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428B452" w14:textId="3768AB86" w:rsidR="00E91FFD" w:rsidRPr="002D7E45" w:rsidRDefault="003733C8" w:rsidP="002C369C">
      <w:pPr>
        <w:pStyle w:val="Ttulo"/>
      </w:pPr>
      <w:r w:rsidRPr="002D7E45">
        <w:t xml:space="preserve">INFORME </w:t>
      </w:r>
      <w:r w:rsidR="00836A89">
        <w:t>FINAL</w:t>
      </w:r>
    </w:p>
    <w:p w14:paraId="4B955C84" w14:textId="07EB543D" w:rsidR="00D22861" w:rsidRPr="002D7E45" w:rsidRDefault="00D22861" w:rsidP="002C369C">
      <w:pPr>
        <w:pStyle w:val="Subttulo"/>
      </w:pPr>
      <w:r w:rsidRPr="002D7E45">
        <w:t>SECRETARÍA EJECUTIVA DE LA COMISIÓN COLOMBIANA DEL OCÉANO</w:t>
      </w:r>
    </w:p>
    <w:p w14:paraId="19C8D3FD" w14:textId="2043967A" w:rsidR="00D22861" w:rsidRPr="002D7E45" w:rsidRDefault="0041141E" w:rsidP="002C369C">
      <w:pPr>
        <w:pStyle w:val="Subttulo"/>
      </w:pPr>
      <w:r w:rsidRPr="002D7E45">
        <w:t>PLAN NACIONAL DE EXPEDICIONES CIENTÍFICAS</w:t>
      </w:r>
      <w:r w:rsidR="003733C8" w:rsidRPr="002D7E45">
        <w:t xml:space="preserve"> MARINAS</w:t>
      </w:r>
    </w:p>
    <w:p w14:paraId="029B7867" w14:textId="7AC5CF30" w:rsidR="00D22861" w:rsidRPr="002D7E45" w:rsidRDefault="00D22861" w:rsidP="002C369C"/>
    <w:p w14:paraId="11D2E6A0" w14:textId="00483E08" w:rsidR="00D22861" w:rsidRPr="002D7E45" w:rsidRDefault="00D22861" w:rsidP="002C369C">
      <w:pPr>
        <w:pStyle w:val="Ttulo1"/>
      </w:pPr>
      <w:r w:rsidRPr="002D7E45">
        <w:t>Datos generales del proyecto</w:t>
      </w:r>
    </w:p>
    <w:tbl>
      <w:tblPr>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2830"/>
        <w:gridCol w:w="5664"/>
      </w:tblGrid>
      <w:tr w:rsidR="00D22861" w:rsidRPr="002D7E45" w14:paraId="40F2A85C" w14:textId="77777777" w:rsidTr="00F0297F">
        <w:tc>
          <w:tcPr>
            <w:tcW w:w="2830" w:type="dxa"/>
            <w:shd w:val="clear" w:color="auto" w:fill="D5DCE4" w:themeFill="text2" w:themeFillTint="33"/>
          </w:tcPr>
          <w:p w14:paraId="1FC4D77A" w14:textId="32901737" w:rsidR="00D22861" w:rsidRPr="002D7E45" w:rsidRDefault="00D22861" w:rsidP="002C369C">
            <w:pPr>
              <w:pStyle w:val="Descripcin"/>
            </w:pPr>
            <w:r w:rsidRPr="002D7E45">
              <w:t>Título del proyecto</w:t>
            </w:r>
          </w:p>
        </w:tc>
        <w:tc>
          <w:tcPr>
            <w:tcW w:w="5664" w:type="dxa"/>
            <w:shd w:val="clear" w:color="auto" w:fill="auto"/>
          </w:tcPr>
          <w:p w14:paraId="5D8B3810" w14:textId="22CF4E0A" w:rsidR="00D22861" w:rsidRPr="00175A9B" w:rsidRDefault="00342E63" w:rsidP="002C369C">
            <w:pPr>
              <w:pStyle w:val="Descripcin"/>
            </w:pPr>
            <w:r w:rsidRPr="00342E63">
              <w:t xml:space="preserve">Presencia de Vibrio </w:t>
            </w:r>
            <w:proofErr w:type="spellStart"/>
            <w:r w:rsidRPr="00342E63">
              <w:t>spp</w:t>
            </w:r>
            <w:proofErr w:type="spellEnd"/>
            <w:r w:rsidRPr="00342E63">
              <w:t xml:space="preserve"> en la subregión </w:t>
            </w:r>
            <w:proofErr w:type="spellStart"/>
            <w:r w:rsidRPr="00342E63">
              <w:t>Sanquianga</w:t>
            </w:r>
            <w:proofErr w:type="spellEnd"/>
            <w:r w:rsidRPr="00342E63">
              <w:t>-Gorgona y su relación con las condiciones hidrográficas</w:t>
            </w:r>
          </w:p>
        </w:tc>
      </w:tr>
      <w:tr w:rsidR="003733C8" w:rsidRPr="002D7E45" w14:paraId="0D620BE8" w14:textId="77777777" w:rsidTr="00F0297F">
        <w:tc>
          <w:tcPr>
            <w:tcW w:w="2830" w:type="dxa"/>
            <w:shd w:val="clear" w:color="auto" w:fill="D5DCE4" w:themeFill="text2" w:themeFillTint="33"/>
          </w:tcPr>
          <w:p w14:paraId="57303CAC" w14:textId="4A832D12" w:rsidR="003733C8" w:rsidRPr="002D7E45" w:rsidRDefault="003733C8" w:rsidP="002C369C">
            <w:pPr>
              <w:pStyle w:val="Descripcin"/>
            </w:pPr>
            <w:r w:rsidRPr="002D7E45">
              <w:t>Expedición Científica</w:t>
            </w:r>
          </w:p>
        </w:tc>
        <w:tc>
          <w:tcPr>
            <w:tcW w:w="5664" w:type="dxa"/>
            <w:shd w:val="clear" w:color="auto" w:fill="auto"/>
          </w:tcPr>
          <w:p w14:paraId="7094893E" w14:textId="6BB23996" w:rsidR="003733C8" w:rsidRPr="00175A9B" w:rsidRDefault="003733C8" w:rsidP="002C369C">
            <w:pPr>
              <w:pStyle w:val="Descripcin"/>
            </w:pPr>
            <w:r w:rsidRPr="00175A9B">
              <w:t>ECP20</w:t>
            </w:r>
            <w:r w:rsidR="00175A9B">
              <w:t>21-I</w:t>
            </w:r>
            <w:r w:rsidRPr="00175A9B">
              <w:t xml:space="preserve"> </w:t>
            </w:r>
            <w:r w:rsidR="00175A9B">
              <w:t xml:space="preserve">Bocas de </w:t>
            </w:r>
            <w:proofErr w:type="spellStart"/>
            <w:r w:rsidR="00175A9B">
              <w:t>Sanquianga</w:t>
            </w:r>
            <w:proofErr w:type="spellEnd"/>
          </w:p>
        </w:tc>
      </w:tr>
      <w:tr w:rsidR="00D22861" w:rsidRPr="002D7E45" w14:paraId="53838714" w14:textId="77777777" w:rsidTr="00F0297F">
        <w:tc>
          <w:tcPr>
            <w:tcW w:w="2830" w:type="dxa"/>
            <w:shd w:val="clear" w:color="auto" w:fill="D5DCE4" w:themeFill="text2" w:themeFillTint="33"/>
          </w:tcPr>
          <w:p w14:paraId="3831B680" w14:textId="6C3BC1CC" w:rsidR="00D22861" w:rsidRPr="002D7E45" w:rsidRDefault="00D22861" w:rsidP="002C369C">
            <w:pPr>
              <w:pStyle w:val="Descripcin"/>
            </w:pPr>
            <w:r w:rsidRPr="002D7E45">
              <w:t xml:space="preserve">Investigadores / </w:t>
            </w:r>
            <w:r w:rsidR="00C7475F" w:rsidRPr="002D7E45">
              <w:t>Filiación</w:t>
            </w:r>
          </w:p>
        </w:tc>
        <w:tc>
          <w:tcPr>
            <w:tcW w:w="5664" w:type="dxa"/>
            <w:shd w:val="clear" w:color="auto" w:fill="auto"/>
          </w:tcPr>
          <w:p w14:paraId="1E32C0F4" w14:textId="77777777" w:rsidR="00D22861" w:rsidRDefault="00342E63" w:rsidP="002C369C">
            <w:pPr>
              <w:pStyle w:val="Descripcin"/>
            </w:pPr>
            <w:r w:rsidRPr="00342E63">
              <w:t xml:space="preserve">Jenny Parada, Christian Bermúdez-Rivas, </w:t>
            </w:r>
            <w:proofErr w:type="spellStart"/>
            <w:r w:rsidRPr="00342E63">
              <w:t>Yadi</w:t>
            </w:r>
            <w:proofErr w:type="spellEnd"/>
            <w:r w:rsidRPr="00342E63">
              <w:t xml:space="preserve"> Moreno, Fredy Castrillón, S2 </w:t>
            </w:r>
            <w:proofErr w:type="spellStart"/>
            <w:r w:rsidRPr="00342E63">
              <w:t>Brainer</w:t>
            </w:r>
            <w:proofErr w:type="spellEnd"/>
            <w:r w:rsidRPr="00342E63">
              <w:t xml:space="preserve"> Ángel</w:t>
            </w:r>
          </w:p>
          <w:p w14:paraId="2198BB9F" w14:textId="77777777" w:rsidR="0032702C" w:rsidRDefault="0032702C" w:rsidP="002C369C"/>
          <w:p w14:paraId="6633279C" w14:textId="0C47A95C" w:rsidR="00342E63" w:rsidRPr="00342E63" w:rsidRDefault="00342E63" w:rsidP="002C369C">
            <w:r>
              <w:t xml:space="preserve">Centro de Investigaciones Oceanográficas e </w:t>
            </w:r>
            <w:r w:rsidR="0032702C">
              <w:t>H</w:t>
            </w:r>
            <w:r>
              <w:t>idrográficas del Pacífico</w:t>
            </w:r>
          </w:p>
        </w:tc>
      </w:tr>
      <w:tr w:rsidR="00D22861" w:rsidRPr="002D7E45" w14:paraId="3391EA13" w14:textId="77777777" w:rsidTr="00F0297F">
        <w:tc>
          <w:tcPr>
            <w:tcW w:w="2830" w:type="dxa"/>
            <w:shd w:val="clear" w:color="auto" w:fill="D5DCE4" w:themeFill="text2" w:themeFillTint="33"/>
          </w:tcPr>
          <w:p w14:paraId="77E1EA52" w14:textId="14C95B2B" w:rsidR="00D22861" w:rsidRPr="002D7E45" w:rsidRDefault="00B1483B" w:rsidP="002C369C">
            <w:pPr>
              <w:pStyle w:val="Descripcin"/>
            </w:pPr>
            <w:r w:rsidRPr="002D7E45">
              <w:t>Instituci</w:t>
            </w:r>
            <w:r w:rsidR="00D93874" w:rsidRPr="002D7E45">
              <w:t>ón</w:t>
            </w:r>
            <w:r w:rsidRPr="002D7E45">
              <w:t xml:space="preserve"> responsable</w:t>
            </w:r>
          </w:p>
        </w:tc>
        <w:tc>
          <w:tcPr>
            <w:tcW w:w="5664" w:type="dxa"/>
            <w:shd w:val="clear" w:color="auto" w:fill="auto"/>
          </w:tcPr>
          <w:p w14:paraId="30E746BF" w14:textId="62CE3C11" w:rsidR="00D22861" w:rsidRPr="00175A9B" w:rsidRDefault="00342E63" w:rsidP="002C369C">
            <w:pPr>
              <w:pStyle w:val="Descripcin"/>
              <w:rPr>
                <w:color w:val="000000" w:themeColor="text1"/>
                <w:sz w:val="18"/>
                <w:szCs w:val="18"/>
              </w:rPr>
            </w:pPr>
            <w:r>
              <w:t>Centro de Investigaciones Oceanográficas e hidrográficas del Pacífico</w:t>
            </w:r>
          </w:p>
        </w:tc>
      </w:tr>
      <w:tr w:rsidR="00D22861" w:rsidRPr="002D7E45" w14:paraId="1ECDF784" w14:textId="77777777" w:rsidTr="00F0297F">
        <w:trPr>
          <w:trHeight w:val="63"/>
        </w:trPr>
        <w:tc>
          <w:tcPr>
            <w:tcW w:w="2830" w:type="dxa"/>
            <w:shd w:val="clear" w:color="auto" w:fill="D5DCE4" w:themeFill="text2" w:themeFillTint="33"/>
          </w:tcPr>
          <w:p w14:paraId="7FCDA8D3" w14:textId="0BBB3AC5" w:rsidR="00D22861" w:rsidRPr="002D7E45" w:rsidRDefault="00D22861" w:rsidP="002C369C">
            <w:pPr>
              <w:pStyle w:val="Descripcin"/>
            </w:pPr>
            <w:r w:rsidRPr="002D7E45">
              <w:t xml:space="preserve">Instituciones </w:t>
            </w:r>
            <w:r w:rsidR="00C7475F" w:rsidRPr="002D7E45">
              <w:t>aliadas</w:t>
            </w:r>
          </w:p>
        </w:tc>
        <w:tc>
          <w:tcPr>
            <w:tcW w:w="5664" w:type="dxa"/>
            <w:shd w:val="clear" w:color="auto" w:fill="auto"/>
          </w:tcPr>
          <w:p w14:paraId="0FD2A343" w14:textId="77777777" w:rsidR="00D22861" w:rsidRPr="00175A9B" w:rsidRDefault="00D22861" w:rsidP="002C369C">
            <w:pPr>
              <w:pStyle w:val="Descripcin"/>
            </w:pPr>
          </w:p>
        </w:tc>
      </w:tr>
      <w:tr w:rsidR="00D93874" w:rsidRPr="002D7E45" w14:paraId="20B0F72B" w14:textId="77777777" w:rsidTr="00F0297F">
        <w:trPr>
          <w:trHeight w:val="63"/>
        </w:trPr>
        <w:tc>
          <w:tcPr>
            <w:tcW w:w="2830" w:type="dxa"/>
            <w:shd w:val="clear" w:color="auto" w:fill="D5DCE4" w:themeFill="text2" w:themeFillTint="33"/>
          </w:tcPr>
          <w:p w14:paraId="2A1FB644" w14:textId="179E558F" w:rsidR="00D93874" w:rsidRPr="002D7E45" w:rsidRDefault="003733C8" w:rsidP="002C369C">
            <w:pPr>
              <w:pStyle w:val="Descripcin"/>
            </w:pPr>
            <w:r w:rsidRPr="002D7E45">
              <w:t>Correos electrónicos</w:t>
            </w:r>
          </w:p>
        </w:tc>
        <w:tc>
          <w:tcPr>
            <w:tcW w:w="5664" w:type="dxa"/>
            <w:shd w:val="clear" w:color="auto" w:fill="auto"/>
          </w:tcPr>
          <w:p w14:paraId="1DA010CB" w14:textId="3CC03CC3" w:rsidR="00D93874" w:rsidRPr="00175A9B" w:rsidRDefault="00342E63" w:rsidP="002C369C">
            <w:pPr>
              <w:pStyle w:val="Descripcin"/>
            </w:pPr>
            <w:r>
              <w:t>cbermudezr@dimar.mil.co</w:t>
            </w:r>
          </w:p>
        </w:tc>
      </w:tr>
      <w:tr w:rsidR="00D93874" w:rsidRPr="002D7E45" w14:paraId="627492FB" w14:textId="77777777" w:rsidTr="00F0297F">
        <w:tc>
          <w:tcPr>
            <w:tcW w:w="2830" w:type="dxa"/>
            <w:shd w:val="clear" w:color="auto" w:fill="D5DCE4" w:themeFill="text2" w:themeFillTint="33"/>
          </w:tcPr>
          <w:p w14:paraId="5E9D42F1" w14:textId="2158EB11" w:rsidR="00D93874" w:rsidRPr="002D7E45" w:rsidRDefault="003733C8" w:rsidP="002C369C">
            <w:pPr>
              <w:pStyle w:val="Descripcin"/>
            </w:pPr>
            <w:r w:rsidRPr="002D7E45">
              <w:t>Fecha de entrega</w:t>
            </w:r>
          </w:p>
        </w:tc>
        <w:tc>
          <w:tcPr>
            <w:tcW w:w="5664" w:type="dxa"/>
            <w:shd w:val="clear" w:color="auto" w:fill="auto"/>
          </w:tcPr>
          <w:p w14:paraId="521DF609" w14:textId="06C58F82" w:rsidR="00D93874" w:rsidRPr="00175A9B" w:rsidRDefault="00342E63" w:rsidP="002C369C">
            <w:pPr>
              <w:pStyle w:val="Descripcin"/>
            </w:pPr>
            <w:r>
              <w:t>21/04/2023</w:t>
            </w:r>
          </w:p>
        </w:tc>
      </w:tr>
    </w:tbl>
    <w:p w14:paraId="5EEB3474" w14:textId="45E999D2" w:rsidR="00D22861" w:rsidRPr="002D7E45" w:rsidRDefault="00D22861" w:rsidP="002C369C"/>
    <w:p w14:paraId="4BD8C0FA" w14:textId="3B9C15E2" w:rsidR="00B1483B" w:rsidRPr="002D7E45" w:rsidRDefault="002D7E45" w:rsidP="002C369C">
      <w:pPr>
        <w:pStyle w:val="Ttulo2"/>
      </w:pPr>
      <w:r w:rsidRPr="002D7E45">
        <w:t>Resumen</w:t>
      </w:r>
      <w:r w:rsidR="00B1483B" w:rsidRPr="002D7E45">
        <w:t xml:space="preserve"> (</w:t>
      </w:r>
      <w:r w:rsidRPr="002D7E45">
        <w:t>3</w:t>
      </w:r>
      <w:r w:rsidR="00B1483B" w:rsidRPr="002D7E45">
        <w:t>00 palabras máximo)</w:t>
      </w:r>
    </w:p>
    <w:p w14:paraId="50DDAC7C" w14:textId="6B42AF27" w:rsidR="00D70848" w:rsidRDefault="002D7E45" w:rsidP="002C369C">
      <w:pPr>
        <w:pStyle w:val="Ttulo1"/>
      </w:pPr>
      <w:r w:rsidRPr="002D7E45">
        <w:t>Sinopsis técnica (</w:t>
      </w:r>
      <w:r w:rsidR="00F802C5">
        <w:t>M</w:t>
      </w:r>
      <w:r w:rsidRPr="002D7E45">
        <w:t>áximo 1500 palabras)</w:t>
      </w:r>
    </w:p>
    <w:p w14:paraId="40752E8D" w14:textId="06B1A3A2" w:rsidR="00D452F7" w:rsidRDefault="00D452F7" w:rsidP="002C369C">
      <w:r>
        <w:t xml:space="preserve">Las especies del género Vibrio son bacilos gramnegativos que tienen una amplia distribución en la naturaleza. En ambientes marinos y estuarinos, los </w:t>
      </w:r>
      <w:proofErr w:type="spellStart"/>
      <w:r w:rsidRPr="00BC7E4E">
        <w:rPr>
          <w:i/>
          <w:iCs/>
        </w:rPr>
        <w:t>Vibrios</w:t>
      </w:r>
      <w:proofErr w:type="spellEnd"/>
      <w:r>
        <w:t xml:space="preserve"> se aíslan comúnmente del sedimento, la columna de agua, el plancton y los mariscos. Los mariscos que a menudo albergan especies de Vibrio incluyen mariscos bivalvos (ostras, almejas y mejillones), cangrejos, camarones y langostinos. Los </w:t>
      </w:r>
      <w:proofErr w:type="spellStart"/>
      <w:r w:rsidRPr="00BC7E4E">
        <w:rPr>
          <w:i/>
          <w:iCs/>
        </w:rPr>
        <w:t>Vibrios</w:t>
      </w:r>
      <w:proofErr w:type="spellEnd"/>
      <w:r>
        <w:t xml:space="preserve"> son bacilos aerobios curvos y móviles que poseen un flagelo polar. La mayor parte de las especies del género </w:t>
      </w:r>
      <w:r w:rsidRPr="00BC7E4E">
        <w:rPr>
          <w:i/>
          <w:iCs/>
        </w:rPr>
        <w:t>Vibrio</w:t>
      </w:r>
      <w:r>
        <w:t xml:space="preserve"> son </w:t>
      </w:r>
      <w:proofErr w:type="spellStart"/>
      <w:r>
        <w:t>halotolerantes</w:t>
      </w:r>
      <w:proofErr w:type="spellEnd"/>
      <w:r>
        <w:t xml:space="preserve"> y el cloruro de sodio (NaCl) a menudo estimula su multiplicación. El género está constituido por más de </w:t>
      </w:r>
      <w:r w:rsidR="00BC7E4E">
        <w:t>115</w:t>
      </w:r>
      <w:r>
        <w:t xml:space="preserve"> especies. Todas las especies son principalmente acuáticas y su distribución depende de la temperatura, la concentración de sodio </w:t>
      </w:r>
      <w:proofErr w:type="spellStart"/>
      <w:r>
        <w:t>Na</w:t>
      </w:r>
      <w:proofErr w:type="spellEnd"/>
      <w:r>
        <w:t xml:space="preserve">+, el contenido de nutrientes del agua y de las plantas y animales presentes. Se ha encontrado que sólo once especies causan infecciones en humanos, provocando diarrea o infecciones </w:t>
      </w:r>
      <w:proofErr w:type="spellStart"/>
      <w:r>
        <w:t>extra-intestinales</w:t>
      </w:r>
      <w:proofErr w:type="spellEnd"/>
      <w:r>
        <w:t xml:space="preserve">, pero algunas como V. </w:t>
      </w:r>
      <w:proofErr w:type="spellStart"/>
      <w:r>
        <w:t>cholerae</w:t>
      </w:r>
      <w:proofErr w:type="spellEnd"/>
      <w:r>
        <w:t xml:space="preserve"> pueden causar ambas. La mayoría de las infecciones están relacionadas con la exposición al agua o a través del consumo de peces y mariscos. Cualquier cepa de V. </w:t>
      </w:r>
      <w:proofErr w:type="spellStart"/>
      <w:r>
        <w:t>cholerae</w:t>
      </w:r>
      <w:proofErr w:type="spellEnd"/>
      <w:r>
        <w:t xml:space="preserve"> puede causar diarrea, pero solo los </w:t>
      </w:r>
      <w:proofErr w:type="spellStart"/>
      <w:r>
        <w:t>serogrupos</w:t>
      </w:r>
      <w:proofErr w:type="spellEnd"/>
      <w:r>
        <w:t xml:space="preserve"> O1 y O139 han causado pandemias de cólera.</w:t>
      </w:r>
    </w:p>
    <w:p w14:paraId="740AB430" w14:textId="43E812EB" w:rsidR="00D452F7" w:rsidRPr="00CC3021" w:rsidRDefault="00BC7E4E" w:rsidP="002C369C">
      <w:r>
        <w:t xml:space="preserve">La especie </w:t>
      </w:r>
      <w:r w:rsidR="00D452F7" w:rsidRPr="00BC7E4E">
        <w:rPr>
          <w:i/>
          <w:iCs/>
        </w:rPr>
        <w:t xml:space="preserve">V. </w:t>
      </w:r>
      <w:proofErr w:type="spellStart"/>
      <w:r w:rsidR="00D452F7" w:rsidRPr="00BC7E4E">
        <w:rPr>
          <w:i/>
          <w:iCs/>
        </w:rPr>
        <w:t>cholerae</w:t>
      </w:r>
      <w:proofErr w:type="spellEnd"/>
      <w:r w:rsidR="00D452F7">
        <w:t xml:space="preserve">, produce colonias convexas, lisas y redondas que son opacas y granulosas bajo luz transmitida. </w:t>
      </w:r>
      <w:r w:rsidR="00D452F7" w:rsidRPr="00BC7E4E">
        <w:rPr>
          <w:i/>
          <w:iCs/>
        </w:rPr>
        <w:t xml:space="preserve">V. </w:t>
      </w:r>
      <w:proofErr w:type="spellStart"/>
      <w:r w:rsidR="00D452F7" w:rsidRPr="00BC7E4E">
        <w:rPr>
          <w:i/>
          <w:iCs/>
        </w:rPr>
        <w:t>cholerae</w:t>
      </w:r>
      <w:proofErr w:type="spellEnd"/>
      <w:r w:rsidR="00D452F7">
        <w:t xml:space="preserve"> y la mayor parte de los demás </w:t>
      </w:r>
      <w:proofErr w:type="spellStart"/>
      <w:r w:rsidR="00D452F7" w:rsidRPr="00BC7E4E">
        <w:rPr>
          <w:i/>
          <w:iCs/>
        </w:rPr>
        <w:t>Vibrios</w:t>
      </w:r>
      <w:proofErr w:type="spellEnd"/>
      <w:r w:rsidR="00D452F7">
        <w:t>, se multiplican bien a una temperatura de 37°C en muchas clases de medios que contienen sales minerales y asparagina como fuentes de carbono y nitrógeno</w:t>
      </w:r>
      <w:r w:rsidR="00D452F7" w:rsidRPr="00BC7E4E">
        <w:rPr>
          <w:i/>
          <w:iCs/>
        </w:rPr>
        <w:t xml:space="preserve">. V. </w:t>
      </w:r>
      <w:proofErr w:type="spellStart"/>
      <w:r w:rsidR="00D452F7" w:rsidRPr="00BC7E4E">
        <w:rPr>
          <w:i/>
          <w:iCs/>
        </w:rPr>
        <w:t>cholerae</w:t>
      </w:r>
      <w:proofErr w:type="spellEnd"/>
      <w:r w:rsidR="00D452F7">
        <w:t xml:space="preserve"> se multiplica bien en agar de tiosulfato-citrato-bilis-sacarosa (TCBS, </w:t>
      </w:r>
      <w:proofErr w:type="spellStart"/>
      <w:r w:rsidR="00D452F7">
        <w:t>thiosulfate</w:t>
      </w:r>
      <w:proofErr w:type="spellEnd"/>
      <w:r w:rsidR="00D452F7">
        <w:t xml:space="preserve"> </w:t>
      </w:r>
      <w:proofErr w:type="spellStart"/>
      <w:r w:rsidR="00D452F7">
        <w:t>citrate</w:t>
      </w:r>
      <w:proofErr w:type="spellEnd"/>
      <w:r w:rsidR="00D452F7">
        <w:t xml:space="preserve"> </w:t>
      </w:r>
      <w:proofErr w:type="spellStart"/>
      <w:r w:rsidR="00D452F7">
        <w:t>bile</w:t>
      </w:r>
      <w:proofErr w:type="spellEnd"/>
      <w:r w:rsidR="00D452F7">
        <w:t xml:space="preserve"> </w:t>
      </w:r>
      <w:proofErr w:type="spellStart"/>
      <w:r w:rsidR="00D452F7">
        <w:t>sucrose</w:t>
      </w:r>
      <w:proofErr w:type="spellEnd"/>
      <w:r w:rsidR="00D452F7">
        <w:t xml:space="preserve">), produce colonias amarillas que son </w:t>
      </w:r>
      <w:r w:rsidR="00D452F7">
        <w:lastRenderedPageBreak/>
        <w:t xml:space="preserve">fácilmente visibles sobre el fondo verde oscuro del agar. Los </w:t>
      </w:r>
      <w:proofErr w:type="spellStart"/>
      <w:r w:rsidR="00D452F7" w:rsidRPr="00BC7E4E">
        <w:rPr>
          <w:i/>
          <w:iCs/>
        </w:rPr>
        <w:t>Vibrios</w:t>
      </w:r>
      <w:proofErr w:type="spellEnd"/>
      <w:r w:rsidR="00D452F7">
        <w:t xml:space="preserve"> son oxidasa positivos, lo que los distingue de las bacterias </w:t>
      </w:r>
      <w:proofErr w:type="spellStart"/>
      <w:r w:rsidR="00D452F7">
        <w:t>gram</w:t>
      </w:r>
      <w:proofErr w:type="spellEnd"/>
      <w:r w:rsidR="00D452F7">
        <w:t xml:space="preserve"> negativas entéricas. Es característico que los </w:t>
      </w:r>
      <w:proofErr w:type="spellStart"/>
      <w:r w:rsidR="00D452F7">
        <w:t>Vibrios</w:t>
      </w:r>
      <w:proofErr w:type="spellEnd"/>
      <w:r w:rsidR="00D452F7">
        <w:t xml:space="preserve"> se multipliquen a un pH muy alto (8,5 a 9,5) y que rápidamente sean destruidos por ácido. Por tanto, los cultivos que contienen hidratos de carbono fermentables se vuelven estériles con rapidez.</w:t>
      </w:r>
    </w:p>
    <w:p w14:paraId="63E972DC" w14:textId="19A9E2D0" w:rsidR="002D7E45" w:rsidRDefault="002D7E45" w:rsidP="002C369C">
      <w:pPr>
        <w:pStyle w:val="Ttulo1"/>
      </w:pPr>
      <w:r w:rsidRPr="002D7E45">
        <w:t>Cumplimiento de objetivos</w:t>
      </w:r>
    </w:p>
    <w:p w14:paraId="000D6F46" w14:textId="74F538E0" w:rsidR="004637A1" w:rsidRPr="004637A1" w:rsidRDefault="004637A1" w:rsidP="002C369C">
      <w:pPr>
        <w:pStyle w:val="Ttulo2"/>
      </w:pPr>
      <w:r>
        <w:t>Objetivo general</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696"/>
        <w:gridCol w:w="1135"/>
        <w:gridCol w:w="2831"/>
        <w:gridCol w:w="712"/>
        <w:gridCol w:w="1134"/>
        <w:gridCol w:w="986"/>
      </w:tblGrid>
      <w:tr w:rsidR="002D7E45" w:rsidRPr="004637A1" w14:paraId="0FCC3101" w14:textId="25DBFDDA" w:rsidTr="00F0297F">
        <w:tc>
          <w:tcPr>
            <w:tcW w:w="1696" w:type="dxa"/>
            <w:shd w:val="clear" w:color="auto" w:fill="D5DCE4" w:themeFill="text2" w:themeFillTint="33"/>
            <w:vAlign w:val="center"/>
          </w:tcPr>
          <w:p w14:paraId="2716F926" w14:textId="196543CC" w:rsidR="002D7E45" w:rsidRPr="004637A1" w:rsidRDefault="002D7E45" w:rsidP="002C369C">
            <w:pPr>
              <w:pStyle w:val="Descripcin"/>
            </w:pPr>
            <w:r w:rsidRPr="004637A1">
              <w:t>Objetivo general</w:t>
            </w:r>
          </w:p>
        </w:tc>
        <w:tc>
          <w:tcPr>
            <w:tcW w:w="4678" w:type="dxa"/>
            <w:gridSpan w:val="3"/>
            <w:shd w:val="clear" w:color="auto" w:fill="D5DCE4" w:themeFill="text2" w:themeFillTint="33"/>
            <w:vAlign w:val="center"/>
          </w:tcPr>
          <w:p w14:paraId="328EE6DF" w14:textId="77777777" w:rsidR="006771C5" w:rsidRPr="0032702C" w:rsidRDefault="006771C5" w:rsidP="002C369C">
            <w:r w:rsidRPr="006771C5">
              <w:t xml:space="preserve">Evaluar la presencia del género bacteriano Vibrio </w:t>
            </w:r>
            <w:proofErr w:type="spellStart"/>
            <w:r w:rsidRPr="006771C5">
              <w:t>spp</w:t>
            </w:r>
            <w:proofErr w:type="spellEnd"/>
            <w:r w:rsidRPr="006771C5">
              <w:t xml:space="preserve"> (</w:t>
            </w:r>
            <w:proofErr w:type="spellStart"/>
            <w:r w:rsidRPr="006771C5">
              <w:t>Vibrionales</w:t>
            </w:r>
            <w:proofErr w:type="spellEnd"/>
            <w:r w:rsidRPr="006771C5">
              <w:t xml:space="preserve">: </w:t>
            </w:r>
            <w:proofErr w:type="spellStart"/>
            <w:r w:rsidRPr="006771C5">
              <w:t>Vibrionaceae</w:t>
            </w:r>
            <w:proofErr w:type="spellEnd"/>
            <w:r w:rsidRPr="006771C5">
              <w:t xml:space="preserve">), en la subregión </w:t>
            </w:r>
            <w:proofErr w:type="spellStart"/>
            <w:r w:rsidRPr="006771C5">
              <w:t>Sanquianga</w:t>
            </w:r>
            <w:proofErr w:type="spellEnd"/>
            <w:r w:rsidRPr="006771C5">
              <w:t>-Gorgona y determinar cuáles son las variables hidrográficas que se relacionan con su presencia.</w:t>
            </w:r>
          </w:p>
          <w:p w14:paraId="3760DBEE" w14:textId="38F88EE6" w:rsidR="002D7E45" w:rsidRPr="005F6F6E" w:rsidRDefault="002D7E45" w:rsidP="002C369C">
            <w:pPr>
              <w:pStyle w:val="Descripcin"/>
            </w:pPr>
          </w:p>
        </w:tc>
        <w:tc>
          <w:tcPr>
            <w:tcW w:w="1134" w:type="dxa"/>
            <w:shd w:val="clear" w:color="auto" w:fill="D5DCE4" w:themeFill="text2" w:themeFillTint="33"/>
            <w:vAlign w:val="center"/>
          </w:tcPr>
          <w:p w14:paraId="19E20AFC" w14:textId="3F017E69" w:rsidR="002D7E45" w:rsidRPr="004637A1" w:rsidRDefault="002D7E45" w:rsidP="002C369C">
            <w:pPr>
              <w:pStyle w:val="Descripcin"/>
            </w:pPr>
            <w:r w:rsidRPr="004637A1">
              <w:t>Porcentaje de avance</w:t>
            </w:r>
          </w:p>
        </w:tc>
        <w:tc>
          <w:tcPr>
            <w:tcW w:w="986" w:type="dxa"/>
            <w:shd w:val="clear" w:color="auto" w:fill="D5DCE4" w:themeFill="text2" w:themeFillTint="33"/>
            <w:vAlign w:val="center"/>
          </w:tcPr>
          <w:p w14:paraId="03A6692B" w14:textId="4B6A4792" w:rsidR="002D7E45" w:rsidRPr="004637A1" w:rsidRDefault="002D7E45" w:rsidP="002C369C">
            <w:pPr>
              <w:pStyle w:val="Descripcin"/>
            </w:pPr>
            <w:r w:rsidRPr="004637A1">
              <w:t>%</w:t>
            </w:r>
            <w:r w:rsidR="006771C5">
              <w:t xml:space="preserve"> 100</w:t>
            </w:r>
          </w:p>
        </w:tc>
      </w:tr>
      <w:tr w:rsidR="004637A1" w:rsidRPr="004637A1" w14:paraId="20D35CAD" w14:textId="221D495A" w:rsidTr="00F0297F">
        <w:tc>
          <w:tcPr>
            <w:tcW w:w="2831" w:type="dxa"/>
            <w:gridSpan w:val="2"/>
            <w:shd w:val="clear" w:color="auto" w:fill="D5DCE4" w:themeFill="text2" w:themeFillTint="33"/>
            <w:vAlign w:val="center"/>
          </w:tcPr>
          <w:p w14:paraId="2780A378" w14:textId="1993635A" w:rsidR="004637A1" w:rsidRPr="004637A1" w:rsidRDefault="004637A1" w:rsidP="002C369C">
            <w:pPr>
              <w:pStyle w:val="Descripcin"/>
            </w:pPr>
            <w:r w:rsidRPr="004637A1">
              <w:t>Resultado obtenido</w:t>
            </w:r>
          </w:p>
        </w:tc>
        <w:tc>
          <w:tcPr>
            <w:tcW w:w="2831" w:type="dxa"/>
            <w:shd w:val="clear" w:color="auto" w:fill="D5DCE4" w:themeFill="text2" w:themeFillTint="33"/>
            <w:vAlign w:val="center"/>
          </w:tcPr>
          <w:p w14:paraId="0D0BFD9A" w14:textId="237B13B1" w:rsidR="004637A1" w:rsidRPr="004637A1" w:rsidRDefault="004637A1" w:rsidP="002C369C">
            <w:pPr>
              <w:pStyle w:val="Descripcin"/>
            </w:pPr>
            <w:r>
              <w:t>Dificultades</w:t>
            </w:r>
          </w:p>
        </w:tc>
        <w:tc>
          <w:tcPr>
            <w:tcW w:w="2832" w:type="dxa"/>
            <w:gridSpan w:val="3"/>
            <w:shd w:val="clear" w:color="auto" w:fill="D5DCE4" w:themeFill="text2" w:themeFillTint="33"/>
            <w:vAlign w:val="center"/>
          </w:tcPr>
          <w:p w14:paraId="5893B40C" w14:textId="67941B80" w:rsidR="004637A1" w:rsidRPr="004637A1" w:rsidRDefault="004637A1" w:rsidP="002C369C">
            <w:pPr>
              <w:pStyle w:val="Descripcin"/>
            </w:pPr>
            <w:r>
              <w:t>Observaciones</w:t>
            </w:r>
          </w:p>
        </w:tc>
      </w:tr>
      <w:tr w:rsidR="004637A1" w:rsidRPr="004637A1" w14:paraId="7AC19DCB" w14:textId="77777777" w:rsidTr="00F0297F">
        <w:tc>
          <w:tcPr>
            <w:tcW w:w="2831" w:type="dxa"/>
            <w:gridSpan w:val="2"/>
            <w:vAlign w:val="center"/>
          </w:tcPr>
          <w:p w14:paraId="1D40136C" w14:textId="548EE19B" w:rsidR="004637A1" w:rsidRPr="004637A1" w:rsidRDefault="006771C5" w:rsidP="002C369C">
            <w:pPr>
              <w:pStyle w:val="Descripcin"/>
            </w:pPr>
            <w:r>
              <w:t xml:space="preserve">Se logró evaluar </w:t>
            </w:r>
          </w:p>
        </w:tc>
        <w:tc>
          <w:tcPr>
            <w:tcW w:w="2831" w:type="dxa"/>
            <w:vAlign w:val="center"/>
          </w:tcPr>
          <w:p w14:paraId="3E35D03B" w14:textId="7E5E52FC" w:rsidR="004637A1" w:rsidRPr="004637A1" w:rsidRDefault="006771C5" w:rsidP="002C369C">
            <w:pPr>
              <w:pStyle w:val="Descripcin"/>
            </w:pPr>
            <w:r>
              <w:t>El procesamiento de las muestras en un espacio con poca esterilidad como fue el laboratorio del buque, causó que alguno de los cultivos de las muestras se perdieran debido a la colonización por hongos.</w:t>
            </w:r>
          </w:p>
        </w:tc>
        <w:tc>
          <w:tcPr>
            <w:tcW w:w="2832" w:type="dxa"/>
            <w:gridSpan w:val="3"/>
            <w:vAlign w:val="center"/>
          </w:tcPr>
          <w:p w14:paraId="6AB34742" w14:textId="77777777" w:rsidR="004637A1" w:rsidRPr="004637A1" w:rsidRDefault="004637A1" w:rsidP="002C369C">
            <w:pPr>
              <w:pStyle w:val="Descripcin"/>
            </w:pPr>
          </w:p>
        </w:tc>
      </w:tr>
    </w:tbl>
    <w:p w14:paraId="106F8926" w14:textId="7E93E082" w:rsidR="002D7E45" w:rsidRDefault="002D7E45" w:rsidP="002C369C"/>
    <w:p w14:paraId="0A18D43D" w14:textId="0871D7F8" w:rsidR="004637A1" w:rsidRDefault="004637A1" w:rsidP="002C369C">
      <w:pPr>
        <w:pStyle w:val="Ttulo2"/>
      </w:pPr>
      <w:r>
        <w:t>Objetivos específicos</w:t>
      </w:r>
      <w:r w:rsidR="005F6F6E">
        <w:t xml:space="preserve"> </w:t>
      </w:r>
    </w:p>
    <w:tbl>
      <w:tblPr>
        <w:tblStyle w:val="Tablaconcuadrcula"/>
        <w:tblW w:w="0" w:type="auto"/>
        <w:tblBorders>
          <w:top w:val="single" w:sz="4" w:space="0" w:color="7F7F7F"/>
          <w:left w:val="single" w:sz="4" w:space="0" w:color="7F7F7F"/>
          <w:bottom w:val="single" w:sz="4" w:space="0" w:color="7F7F7F"/>
          <w:right w:val="single" w:sz="4" w:space="0" w:color="7F7F7F"/>
          <w:insideH w:val="single" w:sz="4" w:space="0" w:color="7F7F7F"/>
          <w:insideV w:val="single" w:sz="4" w:space="0" w:color="7F7F7F"/>
        </w:tblBorders>
        <w:tblLook w:val="04A0" w:firstRow="1" w:lastRow="0" w:firstColumn="1" w:lastColumn="0" w:noHBand="0" w:noVBand="1"/>
      </w:tblPr>
      <w:tblGrid>
        <w:gridCol w:w="1083"/>
        <w:gridCol w:w="1801"/>
        <w:gridCol w:w="2801"/>
        <w:gridCol w:w="699"/>
        <w:gridCol w:w="1134"/>
        <w:gridCol w:w="976"/>
      </w:tblGrid>
      <w:tr w:rsidR="005F6F6E" w:rsidRPr="004637A1" w14:paraId="6080C6E1" w14:textId="77777777" w:rsidTr="00F0297F">
        <w:tc>
          <w:tcPr>
            <w:tcW w:w="995" w:type="dxa"/>
            <w:shd w:val="clear" w:color="auto" w:fill="D5DCE4" w:themeFill="text2" w:themeFillTint="33"/>
            <w:vAlign w:val="center"/>
          </w:tcPr>
          <w:p w14:paraId="5F80155C" w14:textId="12844919" w:rsidR="004637A1" w:rsidRPr="004637A1" w:rsidRDefault="004637A1" w:rsidP="002C369C">
            <w:pPr>
              <w:pStyle w:val="Descripcin"/>
            </w:pPr>
            <w:r>
              <w:t>Objetivo</w:t>
            </w:r>
            <w:r w:rsidR="005F6F6E">
              <w:t xml:space="preserve"> específico</w:t>
            </w:r>
          </w:p>
        </w:tc>
        <w:tc>
          <w:tcPr>
            <w:tcW w:w="5380" w:type="dxa"/>
            <w:gridSpan w:val="3"/>
            <w:shd w:val="clear" w:color="auto" w:fill="D5DCE4" w:themeFill="text2" w:themeFillTint="33"/>
            <w:vAlign w:val="center"/>
          </w:tcPr>
          <w:p w14:paraId="4FC04383" w14:textId="043DDC93" w:rsidR="004637A1" w:rsidRPr="006771C5" w:rsidRDefault="006771C5" w:rsidP="002C369C">
            <w:r w:rsidRPr="006771C5">
              <w:t xml:space="preserve">Colectar muestras de agua para aplicar las pruebas confirmatorias para el diagnóstico de Vibrio </w:t>
            </w:r>
            <w:proofErr w:type="spellStart"/>
            <w:r w:rsidRPr="006771C5">
              <w:t>spp</w:t>
            </w:r>
            <w:proofErr w:type="spellEnd"/>
            <w:r w:rsidRPr="006771C5">
              <w:t>.</w:t>
            </w:r>
          </w:p>
        </w:tc>
        <w:tc>
          <w:tcPr>
            <w:tcW w:w="1134" w:type="dxa"/>
            <w:shd w:val="clear" w:color="auto" w:fill="D5DCE4" w:themeFill="text2" w:themeFillTint="33"/>
            <w:vAlign w:val="center"/>
          </w:tcPr>
          <w:p w14:paraId="1DEAD14F" w14:textId="77777777" w:rsidR="004637A1" w:rsidRPr="004637A1" w:rsidRDefault="004637A1" w:rsidP="002C369C">
            <w:pPr>
              <w:pStyle w:val="Descripcin"/>
            </w:pPr>
            <w:r w:rsidRPr="004637A1">
              <w:t>Porcentaje de avance</w:t>
            </w:r>
          </w:p>
        </w:tc>
        <w:tc>
          <w:tcPr>
            <w:tcW w:w="985" w:type="dxa"/>
            <w:shd w:val="clear" w:color="auto" w:fill="D5DCE4" w:themeFill="text2" w:themeFillTint="33"/>
            <w:vAlign w:val="center"/>
          </w:tcPr>
          <w:p w14:paraId="546C7992" w14:textId="22388356" w:rsidR="004637A1" w:rsidRPr="004637A1" w:rsidRDefault="00BC7E4E" w:rsidP="002C369C">
            <w:pPr>
              <w:pStyle w:val="Descripcin"/>
            </w:pPr>
            <w:r>
              <w:t>67%</w:t>
            </w:r>
          </w:p>
        </w:tc>
      </w:tr>
      <w:tr w:rsidR="004637A1" w:rsidRPr="004637A1" w14:paraId="27A9B2BF" w14:textId="77777777" w:rsidTr="00F0297F">
        <w:tc>
          <w:tcPr>
            <w:tcW w:w="2832" w:type="dxa"/>
            <w:gridSpan w:val="2"/>
            <w:shd w:val="clear" w:color="auto" w:fill="D5DCE4" w:themeFill="text2" w:themeFillTint="33"/>
            <w:vAlign w:val="center"/>
          </w:tcPr>
          <w:p w14:paraId="475A94B5" w14:textId="77777777" w:rsidR="004637A1" w:rsidRPr="004637A1" w:rsidRDefault="004637A1" w:rsidP="002C369C">
            <w:pPr>
              <w:pStyle w:val="Descripcin"/>
            </w:pPr>
            <w:r w:rsidRPr="004637A1">
              <w:t>Resultado obtenido</w:t>
            </w:r>
          </w:p>
        </w:tc>
        <w:tc>
          <w:tcPr>
            <w:tcW w:w="2829" w:type="dxa"/>
            <w:shd w:val="clear" w:color="auto" w:fill="D5DCE4" w:themeFill="text2" w:themeFillTint="33"/>
            <w:vAlign w:val="center"/>
          </w:tcPr>
          <w:p w14:paraId="7907BDF7" w14:textId="77777777" w:rsidR="004637A1" w:rsidRPr="004637A1" w:rsidRDefault="004637A1" w:rsidP="002C369C">
            <w:pPr>
              <w:pStyle w:val="Descripcin"/>
            </w:pPr>
            <w:r>
              <w:t>Dificultades</w:t>
            </w:r>
          </w:p>
        </w:tc>
        <w:tc>
          <w:tcPr>
            <w:tcW w:w="2833" w:type="dxa"/>
            <w:gridSpan w:val="3"/>
            <w:shd w:val="clear" w:color="auto" w:fill="D5DCE4" w:themeFill="text2" w:themeFillTint="33"/>
            <w:vAlign w:val="center"/>
          </w:tcPr>
          <w:p w14:paraId="390FA13F" w14:textId="77777777" w:rsidR="004637A1" w:rsidRPr="004637A1" w:rsidRDefault="004637A1" w:rsidP="002C369C">
            <w:pPr>
              <w:pStyle w:val="Descripcin"/>
            </w:pPr>
            <w:r>
              <w:t>Observaciones</w:t>
            </w:r>
          </w:p>
        </w:tc>
      </w:tr>
      <w:tr w:rsidR="004637A1" w:rsidRPr="004637A1" w14:paraId="55A0A43B" w14:textId="77777777" w:rsidTr="00F0297F">
        <w:tc>
          <w:tcPr>
            <w:tcW w:w="2832" w:type="dxa"/>
            <w:gridSpan w:val="2"/>
            <w:vAlign w:val="center"/>
          </w:tcPr>
          <w:p w14:paraId="343B2074" w14:textId="61340687" w:rsidR="004637A1" w:rsidRPr="004637A1" w:rsidRDefault="00BC7E4E" w:rsidP="002C369C">
            <w:pPr>
              <w:pStyle w:val="Descripcin"/>
            </w:pPr>
            <w:r>
              <w:t>Se colectaron las 36 muestras planeadas.</w:t>
            </w:r>
          </w:p>
        </w:tc>
        <w:tc>
          <w:tcPr>
            <w:tcW w:w="2829" w:type="dxa"/>
            <w:vAlign w:val="center"/>
          </w:tcPr>
          <w:p w14:paraId="5B58DE87" w14:textId="10C1786E" w:rsidR="004637A1" w:rsidRPr="004637A1" w:rsidRDefault="00BC7E4E" w:rsidP="002C369C">
            <w:pPr>
              <w:pStyle w:val="Descripcin"/>
            </w:pPr>
            <w:r>
              <w:t>Debido a las condiciones de esterilización del laboratorio del buque, algunas muestras se perdieron debido a la colonización por hongos.</w:t>
            </w:r>
          </w:p>
        </w:tc>
        <w:tc>
          <w:tcPr>
            <w:tcW w:w="2833" w:type="dxa"/>
            <w:gridSpan w:val="3"/>
            <w:vAlign w:val="center"/>
          </w:tcPr>
          <w:p w14:paraId="7B5DB974" w14:textId="77777777" w:rsidR="004637A1" w:rsidRPr="004637A1" w:rsidRDefault="004637A1" w:rsidP="002C369C">
            <w:pPr>
              <w:pStyle w:val="Descripcin"/>
            </w:pPr>
          </w:p>
        </w:tc>
      </w:tr>
      <w:tr w:rsidR="005F6F6E" w:rsidRPr="004637A1" w14:paraId="13E14FA3" w14:textId="77777777" w:rsidTr="00F0297F">
        <w:tc>
          <w:tcPr>
            <w:tcW w:w="995" w:type="dxa"/>
            <w:shd w:val="clear" w:color="auto" w:fill="D5DCE4" w:themeFill="text2" w:themeFillTint="33"/>
            <w:vAlign w:val="center"/>
          </w:tcPr>
          <w:p w14:paraId="1D53BAB7" w14:textId="77777777" w:rsidR="005F6F6E" w:rsidRPr="004637A1" w:rsidRDefault="005F6F6E" w:rsidP="002C369C">
            <w:pPr>
              <w:pStyle w:val="Descripcin"/>
            </w:pPr>
            <w:r>
              <w:t>Objetivo específico</w:t>
            </w:r>
          </w:p>
        </w:tc>
        <w:tc>
          <w:tcPr>
            <w:tcW w:w="5380" w:type="dxa"/>
            <w:gridSpan w:val="3"/>
            <w:shd w:val="clear" w:color="auto" w:fill="D5DCE4" w:themeFill="text2" w:themeFillTint="33"/>
            <w:vAlign w:val="center"/>
          </w:tcPr>
          <w:p w14:paraId="302EB8B3" w14:textId="45C3AF7D" w:rsidR="005F6F6E" w:rsidRPr="005F6F6E" w:rsidRDefault="006771C5" w:rsidP="002C369C">
            <w:pPr>
              <w:pStyle w:val="Descripcin"/>
              <w:rPr>
                <w:sz w:val="16"/>
                <w:szCs w:val="16"/>
              </w:rPr>
            </w:pPr>
            <w:proofErr w:type="spellStart"/>
            <w:r w:rsidRPr="006771C5">
              <w:t>Espacializar</w:t>
            </w:r>
            <w:proofErr w:type="spellEnd"/>
            <w:r w:rsidRPr="006771C5">
              <w:t xml:space="preserve"> la presencia y ausencia de las especies de Vibrio en el área de las desembocaduras de los ríos </w:t>
            </w:r>
            <w:proofErr w:type="spellStart"/>
            <w:r w:rsidRPr="006771C5">
              <w:t>Amarales</w:t>
            </w:r>
            <w:proofErr w:type="spellEnd"/>
            <w:r w:rsidRPr="006771C5">
              <w:t xml:space="preserve">, Guascama y </w:t>
            </w:r>
            <w:proofErr w:type="spellStart"/>
            <w:r w:rsidRPr="006771C5">
              <w:t>Sanquianga</w:t>
            </w:r>
            <w:proofErr w:type="spellEnd"/>
            <w:r w:rsidRPr="006771C5">
              <w:t xml:space="preserve"> en la subregión </w:t>
            </w:r>
            <w:proofErr w:type="spellStart"/>
            <w:r w:rsidRPr="006771C5">
              <w:t>Sanquianga</w:t>
            </w:r>
            <w:proofErr w:type="spellEnd"/>
            <w:r w:rsidRPr="006771C5">
              <w:t>-Gorgona.</w:t>
            </w:r>
          </w:p>
        </w:tc>
        <w:tc>
          <w:tcPr>
            <w:tcW w:w="1134" w:type="dxa"/>
            <w:shd w:val="clear" w:color="auto" w:fill="D5DCE4" w:themeFill="text2" w:themeFillTint="33"/>
            <w:vAlign w:val="center"/>
          </w:tcPr>
          <w:p w14:paraId="0B708A0A" w14:textId="77777777" w:rsidR="005F6F6E" w:rsidRPr="004637A1" w:rsidRDefault="005F6F6E" w:rsidP="002C369C">
            <w:pPr>
              <w:pStyle w:val="Descripcin"/>
            </w:pPr>
            <w:r w:rsidRPr="004637A1">
              <w:t>Porcentaje de avance</w:t>
            </w:r>
          </w:p>
        </w:tc>
        <w:tc>
          <w:tcPr>
            <w:tcW w:w="985" w:type="dxa"/>
            <w:shd w:val="clear" w:color="auto" w:fill="D5DCE4" w:themeFill="text2" w:themeFillTint="33"/>
            <w:vAlign w:val="center"/>
          </w:tcPr>
          <w:p w14:paraId="776C6165" w14:textId="77777777" w:rsidR="005F6F6E" w:rsidRPr="004637A1" w:rsidRDefault="005F6F6E" w:rsidP="002C369C">
            <w:pPr>
              <w:pStyle w:val="Descripcin"/>
            </w:pPr>
            <w:r w:rsidRPr="004637A1">
              <w:t>%</w:t>
            </w:r>
          </w:p>
        </w:tc>
      </w:tr>
      <w:tr w:rsidR="005F6F6E" w:rsidRPr="004637A1" w14:paraId="584ACCFD" w14:textId="77777777" w:rsidTr="00F0297F">
        <w:tc>
          <w:tcPr>
            <w:tcW w:w="2832" w:type="dxa"/>
            <w:gridSpan w:val="2"/>
            <w:shd w:val="clear" w:color="auto" w:fill="D5DCE4" w:themeFill="text2" w:themeFillTint="33"/>
            <w:vAlign w:val="center"/>
          </w:tcPr>
          <w:p w14:paraId="45B8E214" w14:textId="77777777" w:rsidR="005F6F6E" w:rsidRPr="004637A1" w:rsidRDefault="005F6F6E" w:rsidP="002C369C">
            <w:pPr>
              <w:pStyle w:val="Descripcin"/>
            </w:pPr>
            <w:r w:rsidRPr="004637A1">
              <w:t>Resultado obtenido</w:t>
            </w:r>
          </w:p>
        </w:tc>
        <w:tc>
          <w:tcPr>
            <w:tcW w:w="2829" w:type="dxa"/>
            <w:shd w:val="clear" w:color="auto" w:fill="D5DCE4" w:themeFill="text2" w:themeFillTint="33"/>
            <w:vAlign w:val="center"/>
          </w:tcPr>
          <w:p w14:paraId="60C5E624" w14:textId="77777777" w:rsidR="005F6F6E" w:rsidRPr="004637A1" w:rsidRDefault="005F6F6E" w:rsidP="002C369C">
            <w:pPr>
              <w:pStyle w:val="Descripcin"/>
            </w:pPr>
            <w:r>
              <w:t>Dificultades</w:t>
            </w:r>
          </w:p>
        </w:tc>
        <w:tc>
          <w:tcPr>
            <w:tcW w:w="2833" w:type="dxa"/>
            <w:gridSpan w:val="3"/>
            <w:shd w:val="clear" w:color="auto" w:fill="D5DCE4" w:themeFill="text2" w:themeFillTint="33"/>
            <w:vAlign w:val="center"/>
          </w:tcPr>
          <w:p w14:paraId="231ADADB" w14:textId="77777777" w:rsidR="005F6F6E" w:rsidRPr="004637A1" w:rsidRDefault="005F6F6E" w:rsidP="002C369C">
            <w:pPr>
              <w:pStyle w:val="Descripcin"/>
            </w:pPr>
            <w:r>
              <w:t>Observaciones</w:t>
            </w:r>
          </w:p>
        </w:tc>
      </w:tr>
      <w:tr w:rsidR="005F6F6E" w:rsidRPr="004637A1" w14:paraId="18AEDB2A" w14:textId="77777777" w:rsidTr="00F0297F">
        <w:tc>
          <w:tcPr>
            <w:tcW w:w="2832" w:type="dxa"/>
            <w:gridSpan w:val="2"/>
            <w:vAlign w:val="center"/>
          </w:tcPr>
          <w:p w14:paraId="48A6E00C" w14:textId="29805CC0" w:rsidR="005F6F6E" w:rsidRPr="004637A1" w:rsidRDefault="00BC7E4E" w:rsidP="002C369C">
            <w:pPr>
              <w:pStyle w:val="Descripcin"/>
            </w:pPr>
            <w:r>
              <w:t xml:space="preserve">Se obtuvo el mapa de incidencia de </w:t>
            </w:r>
            <w:r w:rsidRPr="00BC7E4E">
              <w:rPr>
                <w:i/>
                <w:iCs/>
              </w:rPr>
              <w:t>Vibrio</w:t>
            </w:r>
            <w:r>
              <w:t xml:space="preserve"> </w:t>
            </w:r>
            <w:proofErr w:type="spellStart"/>
            <w:r>
              <w:t>spp</w:t>
            </w:r>
            <w:proofErr w:type="spellEnd"/>
            <w:r>
              <w:t xml:space="preserve">. Tanto para marea alta como </w:t>
            </w:r>
            <w:r>
              <w:lastRenderedPageBreak/>
              <w:t xml:space="preserve">para marea baja en el delta del río </w:t>
            </w:r>
            <w:proofErr w:type="spellStart"/>
            <w:r>
              <w:t>Sanquianga</w:t>
            </w:r>
            <w:proofErr w:type="spellEnd"/>
            <w:r>
              <w:t xml:space="preserve"> </w:t>
            </w:r>
          </w:p>
        </w:tc>
        <w:tc>
          <w:tcPr>
            <w:tcW w:w="2829" w:type="dxa"/>
            <w:vAlign w:val="center"/>
          </w:tcPr>
          <w:p w14:paraId="44EE19E8" w14:textId="77777777" w:rsidR="005F6F6E" w:rsidRPr="004637A1" w:rsidRDefault="005F6F6E" w:rsidP="002C369C">
            <w:pPr>
              <w:pStyle w:val="Descripcin"/>
            </w:pPr>
          </w:p>
        </w:tc>
        <w:tc>
          <w:tcPr>
            <w:tcW w:w="2833" w:type="dxa"/>
            <w:gridSpan w:val="3"/>
            <w:vAlign w:val="center"/>
          </w:tcPr>
          <w:p w14:paraId="7D64A22F" w14:textId="77777777" w:rsidR="005F6F6E" w:rsidRPr="004637A1" w:rsidRDefault="005F6F6E" w:rsidP="002C369C">
            <w:pPr>
              <w:pStyle w:val="Descripcin"/>
            </w:pPr>
          </w:p>
        </w:tc>
      </w:tr>
      <w:tr w:rsidR="005F6F6E" w:rsidRPr="004637A1" w14:paraId="0E3DF924" w14:textId="77777777" w:rsidTr="00F0297F">
        <w:tc>
          <w:tcPr>
            <w:tcW w:w="995" w:type="dxa"/>
            <w:shd w:val="clear" w:color="auto" w:fill="D5DCE4" w:themeFill="text2" w:themeFillTint="33"/>
            <w:vAlign w:val="center"/>
          </w:tcPr>
          <w:p w14:paraId="490D7C09" w14:textId="77777777" w:rsidR="005F6F6E" w:rsidRPr="004637A1" w:rsidRDefault="005F6F6E" w:rsidP="002C369C">
            <w:pPr>
              <w:pStyle w:val="Descripcin"/>
            </w:pPr>
            <w:r>
              <w:t>Objetivo específico</w:t>
            </w:r>
          </w:p>
        </w:tc>
        <w:tc>
          <w:tcPr>
            <w:tcW w:w="5380" w:type="dxa"/>
            <w:gridSpan w:val="3"/>
            <w:shd w:val="clear" w:color="auto" w:fill="D5DCE4" w:themeFill="text2" w:themeFillTint="33"/>
            <w:vAlign w:val="center"/>
          </w:tcPr>
          <w:p w14:paraId="255C3405" w14:textId="623E2F6A" w:rsidR="005F6F6E" w:rsidRPr="005F6F6E" w:rsidRDefault="006771C5" w:rsidP="002C369C">
            <w:r w:rsidRPr="006771C5">
              <w:t xml:space="preserve">Relacionar las condiciones hidrografías entre la marea baja y la marea alta con la presencia de Vibrio </w:t>
            </w:r>
            <w:proofErr w:type="spellStart"/>
            <w:r w:rsidRPr="006771C5">
              <w:t>spp</w:t>
            </w:r>
            <w:proofErr w:type="spellEnd"/>
            <w:r w:rsidRPr="006771C5">
              <w:t>.</w:t>
            </w:r>
          </w:p>
        </w:tc>
        <w:tc>
          <w:tcPr>
            <w:tcW w:w="1134" w:type="dxa"/>
            <w:shd w:val="clear" w:color="auto" w:fill="D5DCE4" w:themeFill="text2" w:themeFillTint="33"/>
            <w:vAlign w:val="center"/>
          </w:tcPr>
          <w:p w14:paraId="5D4479FC" w14:textId="77777777" w:rsidR="005F6F6E" w:rsidRPr="004637A1" w:rsidRDefault="005F6F6E" w:rsidP="002C369C">
            <w:pPr>
              <w:pStyle w:val="Descripcin"/>
            </w:pPr>
            <w:r w:rsidRPr="004637A1">
              <w:t>Porcentaje de avance</w:t>
            </w:r>
          </w:p>
        </w:tc>
        <w:tc>
          <w:tcPr>
            <w:tcW w:w="985" w:type="dxa"/>
            <w:shd w:val="clear" w:color="auto" w:fill="D5DCE4" w:themeFill="text2" w:themeFillTint="33"/>
            <w:vAlign w:val="center"/>
          </w:tcPr>
          <w:p w14:paraId="27088E0B" w14:textId="77777777" w:rsidR="005F6F6E" w:rsidRPr="004637A1" w:rsidRDefault="005F6F6E" w:rsidP="002C369C">
            <w:pPr>
              <w:pStyle w:val="Descripcin"/>
            </w:pPr>
            <w:r w:rsidRPr="004637A1">
              <w:t>%</w:t>
            </w:r>
          </w:p>
        </w:tc>
      </w:tr>
      <w:tr w:rsidR="005F6F6E" w:rsidRPr="004637A1" w14:paraId="06F0C5D4" w14:textId="77777777" w:rsidTr="00F0297F">
        <w:tc>
          <w:tcPr>
            <w:tcW w:w="2832" w:type="dxa"/>
            <w:gridSpan w:val="2"/>
            <w:shd w:val="clear" w:color="auto" w:fill="D5DCE4" w:themeFill="text2" w:themeFillTint="33"/>
            <w:vAlign w:val="center"/>
          </w:tcPr>
          <w:p w14:paraId="7A8B95F1" w14:textId="77777777" w:rsidR="005F6F6E" w:rsidRPr="004637A1" w:rsidRDefault="005F6F6E" w:rsidP="002C369C">
            <w:pPr>
              <w:pStyle w:val="Descripcin"/>
            </w:pPr>
            <w:r w:rsidRPr="004637A1">
              <w:t>Resultado obtenido</w:t>
            </w:r>
          </w:p>
        </w:tc>
        <w:tc>
          <w:tcPr>
            <w:tcW w:w="2829" w:type="dxa"/>
            <w:shd w:val="clear" w:color="auto" w:fill="D5DCE4" w:themeFill="text2" w:themeFillTint="33"/>
            <w:vAlign w:val="center"/>
          </w:tcPr>
          <w:p w14:paraId="580443C6" w14:textId="77777777" w:rsidR="005F6F6E" w:rsidRPr="004637A1" w:rsidRDefault="005F6F6E" w:rsidP="002C369C">
            <w:pPr>
              <w:pStyle w:val="Descripcin"/>
            </w:pPr>
            <w:r>
              <w:t>Dificultades</w:t>
            </w:r>
          </w:p>
        </w:tc>
        <w:tc>
          <w:tcPr>
            <w:tcW w:w="2833" w:type="dxa"/>
            <w:gridSpan w:val="3"/>
            <w:shd w:val="clear" w:color="auto" w:fill="D5DCE4" w:themeFill="text2" w:themeFillTint="33"/>
            <w:vAlign w:val="center"/>
          </w:tcPr>
          <w:p w14:paraId="36A8DB45" w14:textId="77777777" w:rsidR="005F6F6E" w:rsidRPr="004637A1" w:rsidRDefault="005F6F6E" w:rsidP="002C369C">
            <w:pPr>
              <w:pStyle w:val="Descripcin"/>
            </w:pPr>
            <w:r>
              <w:t>Observaciones</w:t>
            </w:r>
          </w:p>
        </w:tc>
      </w:tr>
      <w:tr w:rsidR="005F6F6E" w:rsidRPr="004637A1" w14:paraId="64B9C941" w14:textId="77777777" w:rsidTr="00F0297F">
        <w:tc>
          <w:tcPr>
            <w:tcW w:w="2832" w:type="dxa"/>
            <w:gridSpan w:val="2"/>
            <w:vAlign w:val="center"/>
          </w:tcPr>
          <w:p w14:paraId="5DE20EBC" w14:textId="77777777" w:rsidR="005F6F6E" w:rsidRPr="004637A1" w:rsidRDefault="005F6F6E" w:rsidP="002C369C">
            <w:pPr>
              <w:pStyle w:val="Descripcin"/>
            </w:pPr>
          </w:p>
        </w:tc>
        <w:tc>
          <w:tcPr>
            <w:tcW w:w="2829" w:type="dxa"/>
            <w:vAlign w:val="center"/>
          </w:tcPr>
          <w:p w14:paraId="445C2F64" w14:textId="77777777" w:rsidR="005F6F6E" w:rsidRPr="004637A1" w:rsidRDefault="005F6F6E" w:rsidP="002C369C">
            <w:pPr>
              <w:pStyle w:val="Descripcin"/>
            </w:pPr>
          </w:p>
        </w:tc>
        <w:tc>
          <w:tcPr>
            <w:tcW w:w="2833" w:type="dxa"/>
            <w:gridSpan w:val="3"/>
            <w:vAlign w:val="center"/>
          </w:tcPr>
          <w:p w14:paraId="1F92FB27" w14:textId="77777777" w:rsidR="005F6F6E" w:rsidRPr="004637A1" w:rsidRDefault="005F6F6E" w:rsidP="002C369C">
            <w:pPr>
              <w:pStyle w:val="Descripcin"/>
            </w:pPr>
          </w:p>
        </w:tc>
      </w:tr>
    </w:tbl>
    <w:p w14:paraId="5F825AB2" w14:textId="77777777" w:rsidR="00CC5B8C" w:rsidRDefault="00CC5B8C" w:rsidP="002C369C">
      <w:pPr>
        <w:rPr>
          <w:rFonts w:eastAsiaTheme="majorEastAsia" w:cstheme="majorBidi"/>
          <w:color w:val="000000" w:themeColor="text1"/>
          <w:szCs w:val="32"/>
        </w:rPr>
      </w:pPr>
      <w:r>
        <w:br w:type="page"/>
      </w:r>
    </w:p>
    <w:p w14:paraId="6E45CCF2" w14:textId="3A3D5F6B" w:rsidR="00CC66FE" w:rsidRDefault="00762ECB" w:rsidP="002C369C">
      <w:pPr>
        <w:pStyle w:val="Ttulo1"/>
      </w:pPr>
      <w:r>
        <w:lastRenderedPageBreak/>
        <w:t>Introducción</w:t>
      </w:r>
    </w:p>
    <w:p w14:paraId="6CFB8BFD" w14:textId="29859A68" w:rsidR="00B16DA2" w:rsidRDefault="00B16DA2" w:rsidP="002C369C">
      <w:r>
        <w:t xml:space="preserve">La familia </w:t>
      </w:r>
      <w:proofErr w:type="spellStart"/>
      <w:r>
        <w:t>Vibrionaceae</w:t>
      </w:r>
      <w:proofErr w:type="spellEnd"/>
      <w:r>
        <w:t xml:space="preserve"> está compuesta por una amplia variedad de bacterias heterótrofas</w:t>
      </w:r>
      <w:r w:rsidR="00EE3D50">
        <w:t xml:space="preserve"> autóctonas</w:t>
      </w:r>
      <w:r>
        <w:t xml:space="preserve"> </w:t>
      </w:r>
      <w:r w:rsidR="00EE3D50">
        <w:t>que,</w:t>
      </w:r>
      <w:r>
        <w:t xml:space="preserve"> a diferencia de otros géneros bacterianos, la mayoría de sus especies se encuentran en ambientes marinos y estuarinos debido a su necesidad de sodio para crecer (Oliver &amp; Oliver, K, 2007). </w:t>
      </w:r>
      <w:r w:rsidRPr="006361C9">
        <w:t xml:space="preserve">Dentro del género </w:t>
      </w:r>
      <w:r w:rsidRPr="00EE3D50">
        <w:rPr>
          <w:i/>
          <w:iCs/>
        </w:rPr>
        <w:t>Vibrio</w:t>
      </w:r>
      <w:r w:rsidRPr="006361C9">
        <w:t xml:space="preserve">, existen alrededor de </w:t>
      </w:r>
      <w:r w:rsidR="00DF586F" w:rsidRPr="006361C9">
        <w:t>115</w:t>
      </w:r>
      <w:r w:rsidRPr="006361C9">
        <w:t xml:space="preserve"> especies confirmadas de bacilos Gram-negativos</w:t>
      </w:r>
      <w:r>
        <w:t>, de las cuales aproximadamente una docena pueden ser potencialmente infecciosas para los seres humanos</w:t>
      </w:r>
      <w:r w:rsidR="00D70FD6">
        <w:t xml:space="preserve"> </w:t>
      </w:r>
      <w:r w:rsidR="00D70FD6">
        <w:fldChar w:fldCharType="begin"/>
      </w:r>
      <w:r w:rsidR="00C71140">
        <w:instrText xml:space="preserve"> ADDIN ZOTERO_ITEM CSL_CITATION {"citationID":"1sCzLXCJ","properties":{"formattedCitation":"(Wong et\\uc0\\u160{}al., 2019)","plainCitation":"(Wong et al., 2019)","noteIndex":0},"citationItems":[{"id":632,"uris":["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rsidR="00D70FD6">
        <w:fldChar w:fldCharType="separate"/>
      </w:r>
      <w:r w:rsidR="00D70FD6" w:rsidRPr="00D70FD6">
        <w:rPr>
          <w:rFonts w:cs="Times New Roman"/>
        </w:rPr>
        <w:t>(Wong et al., 2019)</w:t>
      </w:r>
      <w:r w:rsidR="00D70FD6">
        <w:fldChar w:fldCharType="end"/>
      </w:r>
      <w:r w:rsidR="00D70FD6">
        <w:t>.</w:t>
      </w:r>
    </w:p>
    <w:p w14:paraId="39C03B50" w14:textId="45C4D486" w:rsidR="005E425F" w:rsidRDefault="005E425F" w:rsidP="002C369C">
      <w:r w:rsidRPr="005E425F">
        <w:t xml:space="preserve">Las especies de </w:t>
      </w:r>
      <w:r w:rsidRPr="005E425F">
        <w:rPr>
          <w:i/>
          <w:iCs/>
        </w:rPr>
        <w:t>Vibrio</w:t>
      </w:r>
      <w:r w:rsidRPr="005E425F">
        <w:t xml:space="preserve"> muestran diferencias en su distribución y abundancia a nivel global</w:t>
      </w:r>
      <w:r>
        <w:t xml:space="preserve"> </w:t>
      </w:r>
      <w:r>
        <w:fldChar w:fldCharType="begin"/>
      </w:r>
      <w:r w:rsidR="00C71140">
        <w:instrText xml:space="preserve"> ADDIN ZOTERO_ITEM CSL_CITATION {"citationID":"yfJLfojY","properties":{"formattedCitation":"(Thompson et\\uc0\\u160{}al., 2006)","plainCitation":"(Thompson et al., 2006)","noteIndex":0},"citationItems":[{"id":641,"uris":["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Thompson et al., 2006)</w:t>
      </w:r>
      <w:r>
        <w:fldChar w:fldCharType="end"/>
      </w:r>
      <w:r>
        <w:t xml:space="preserve">. En general, las especies de </w:t>
      </w:r>
      <w:r w:rsidRPr="00D452F7">
        <w:rPr>
          <w:i/>
          <w:iCs/>
        </w:rPr>
        <w:t>Vibrio</w:t>
      </w:r>
      <w:r>
        <w:t xml:space="preserve"> son más abundantes y diversas en ambientes tropicales y se puede encontrar en el medio todo el año. En contraste, en los ambientes boreales, como los del Ártico, las especies de </w:t>
      </w:r>
      <w:r w:rsidRPr="00761E3B">
        <w:rPr>
          <w:i/>
          <w:iCs/>
        </w:rPr>
        <w:t>Vibrio</w:t>
      </w:r>
      <w:r>
        <w:t xml:space="preserve"> son menos abundantes y menos diversas debido a las bajas temperaturas, aunque durante el invierno se puede haber presencias de organismos viables, pero no cultivables. Además, los ambientes boreales suelen estar dominados por especies de </w:t>
      </w:r>
      <w:r w:rsidRPr="00D70848">
        <w:rPr>
          <w:i/>
          <w:iCs/>
        </w:rPr>
        <w:t>Vibrio</w:t>
      </w:r>
      <w:r>
        <w:t xml:space="preserve"> </w:t>
      </w:r>
      <w:proofErr w:type="spellStart"/>
      <w:r>
        <w:t>psicrófilas</w:t>
      </w:r>
      <w:proofErr w:type="spellEnd"/>
      <w:r>
        <w:t xml:space="preserve">, que pueden crecer a bajas temperaturas, mientras que en los ambientes tropicales predominan las especies de </w:t>
      </w:r>
      <w:r w:rsidRPr="00D70848">
        <w:rPr>
          <w:i/>
          <w:iCs/>
        </w:rPr>
        <w:t>Vibrio</w:t>
      </w:r>
      <w:r>
        <w:t xml:space="preserve"> mesófilas, que pueden crecer a temperaturas más cálidas </w:t>
      </w:r>
      <w:r>
        <w:fldChar w:fldCharType="begin"/>
      </w:r>
      <w:r w:rsidR="00C71140">
        <w:instrText xml:space="preserve"> ADDIN ZOTERO_ITEM CSL_CITATION {"citationID":"eEmVaHdj","properties":{"formattedCitation":"(Thompson et\\uc0\\u160{}al., 2006)","plainCitation":"(Thompson et al., 2006)","noteIndex":0},"citationItems":[{"id":641,"uris":["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D70FD6">
        <w:rPr>
          <w:rFonts w:cs="Times New Roman"/>
        </w:rPr>
        <w:t>(Thompson et al., 2006)</w:t>
      </w:r>
      <w:r>
        <w:fldChar w:fldCharType="end"/>
      </w:r>
      <w:r>
        <w:t>.</w:t>
      </w:r>
    </w:p>
    <w:p w14:paraId="52B93DBF" w14:textId="36834F2B" w:rsidR="00260410" w:rsidRDefault="005E425F" w:rsidP="002C369C">
      <w:r>
        <w:t xml:space="preserve">Las especies de </w:t>
      </w:r>
      <w:r w:rsidRPr="005E425F">
        <w:rPr>
          <w:i/>
          <w:iCs/>
        </w:rPr>
        <w:t>Vibrio</w:t>
      </w:r>
      <w:r>
        <w:t xml:space="preserve"> están asociadas a la causa de enfermedades en peces, camarones y corales y también en humanos </w:t>
      </w:r>
      <w:r>
        <w:fldChar w:fldCharType="begin"/>
      </w:r>
      <w:r w:rsidR="00C71140">
        <w:instrText xml:space="preserve"> ADDIN ZOTERO_ITEM CSL_CITATION {"citationID":"0tr0bPzj","properties":{"formattedCitation":"(Ceccarelli &amp; Colwell, 2014; Rosenberg &amp; Falkovitz, 2004; Thompson et\\uc0\\u160{}al., 2006)","plainCitation":"(Ceccarelli &amp; Colwell, 2014; Rosenberg &amp; Falkovitz, 2004; Thompson et al., 2006)","noteIndex":0},"citationItems":[{"id":617,"uris":["http://zotero.org/users/8864020/items/DU2NBUZU",["http://zotero.org/users/8864020/items/DU2NBUZU"],["http://zotero.org/users/8864020/items/DU2NBUZU",["http://zotero.org/users/8864020/items/DU2NBUZU"]]],"itemData":{"id":617,"type":"article-journal","container-title":"Frontiers in Microbiology","DOI":"10.3389/fmicb.2014.00256","ISSN":"1664-302X","journalAbbreviation":"Front. Microbiol.","language":"en","source":"DOI.org (Crossref)","title":"Vibrio ecology, pathogenesis, and evolution","URL":"http://journal.frontiersin.org/article/10.3389/fmicb.2014.00256/abstract","volume":"5","author":[{"family":"Ceccarelli","given":"Daniela"},{"family":"Colwell","given":"Rita R."}],"accessed":{"date-parts":[["2023",4,24]]},"issued":{"date-parts":[["2014",5,28]]}}},{"id":631,"uris":["http://zotero.org/users/8864020/items/W2ASJTMH",["http://zotero.org/users/8864020/items/W2ASJTMH"],["http://zotero.org/users/8864020/items/W2ASJTMH",["http://zotero.org/users/8864020/items/W2ASJTMH"]]],"itemData":{"id":631,"type":"article-journal","container-title":"Annu. Rev. Microbiol.","note":"publisher: Annual Reviews","page":"143–159","title":"The Vibrio shiloi/Oculina patagonica model system of coral bleaching","volume":"58","author":[{"family":"Rosenberg","given":"Eugene"},{"family":"Falkovitz","given":"Leah"}],"issued":{"date-parts":[["2004"]]}}},{"id":641,"uris":["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fldChar w:fldCharType="separate"/>
      </w:r>
      <w:r w:rsidRPr="005E425F">
        <w:rPr>
          <w:rFonts w:cs="Times New Roman"/>
        </w:rPr>
        <w:t>(</w:t>
      </w:r>
      <w:proofErr w:type="spellStart"/>
      <w:r w:rsidRPr="005E425F">
        <w:rPr>
          <w:rFonts w:cs="Times New Roman"/>
        </w:rPr>
        <w:t>Ceccarelli</w:t>
      </w:r>
      <w:proofErr w:type="spellEnd"/>
      <w:r w:rsidRPr="005E425F">
        <w:rPr>
          <w:rFonts w:cs="Times New Roman"/>
        </w:rPr>
        <w:t xml:space="preserve"> &amp; </w:t>
      </w:r>
      <w:proofErr w:type="spellStart"/>
      <w:r w:rsidRPr="005E425F">
        <w:rPr>
          <w:rFonts w:cs="Times New Roman"/>
        </w:rPr>
        <w:t>Colwell</w:t>
      </w:r>
      <w:proofErr w:type="spellEnd"/>
      <w:r w:rsidRPr="005E425F">
        <w:rPr>
          <w:rFonts w:cs="Times New Roman"/>
        </w:rPr>
        <w:t>, 2014; Rosenberg &amp; Falkovitz, 2004; Thompson et al., 2006)</w:t>
      </w:r>
      <w:r>
        <w:fldChar w:fldCharType="end"/>
      </w:r>
      <w:r>
        <w:t xml:space="preserve">. </w:t>
      </w:r>
      <w:r w:rsidR="00B16DA2">
        <w:t xml:space="preserve">La especie patogénica más común del género </w:t>
      </w:r>
      <w:r w:rsidR="00B16DA2" w:rsidRPr="005E425F">
        <w:rPr>
          <w:i/>
          <w:iCs/>
        </w:rPr>
        <w:t>Vibrio</w:t>
      </w:r>
      <w:r w:rsidR="00B16DA2">
        <w:t xml:space="preserve"> es </w:t>
      </w:r>
      <w:r w:rsidR="00B16DA2" w:rsidRPr="005E425F">
        <w:rPr>
          <w:i/>
          <w:iCs/>
        </w:rPr>
        <w:t xml:space="preserve">V. </w:t>
      </w:r>
      <w:proofErr w:type="spellStart"/>
      <w:r w:rsidR="00B16DA2" w:rsidRPr="005E425F">
        <w:rPr>
          <w:i/>
          <w:iCs/>
        </w:rPr>
        <w:t>cholerae</w:t>
      </w:r>
      <w:proofErr w:type="spellEnd"/>
      <w:r w:rsidR="00B16DA2">
        <w:t>, causante del Cólera, esta enfermedad se puede producir por la ingesta de alimentos o agua contaminada con este patógeno</w:t>
      </w:r>
      <w:r w:rsidR="00D70FD6">
        <w:t xml:space="preserve"> </w:t>
      </w:r>
      <w:r w:rsidR="00D70FD6">
        <w:fldChar w:fldCharType="begin"/>
      </w:r>
      <w:r w:rsidR="00C71140">
        <w:instrText xml:space="preserve"> ADDIN ZOTERO_ITEM CSL_CITATION {"citationID":"d3pu4F1H","properties":{"formattedCitation":"(Thompson et\\uc0\\u160{}al., 2006)","plainCitation":"(Thompson et al., 2006)","noteIndex":0},"citationItems":[{"id":641,"uris":["http://zotero.org/users/8864020/items/HYUBJKX6",["http://zotero.org/users/8864020/items/HYUBJKX6"],["http://zotero.org/users/8864020/items/HYUBJKX6",["http://zotero.org/users/8864020/items/HYUBJKX6"]]],"itemData":{"id":641,"type":"book","call-number":"QR82.S6 B56 2006","event-place":"Washington, D.C","ISBN":"978-1-55581-365-9","language":"en","note":"OCLC: ocm62341991","number-of-pages":"423","publisher":"ASM Press","publisher-place":"Washington, D.C","source":"Library of Congress ISBN","title":"The biology of vibrios","editor":[{"family":"Thompson","given":"Fabiano Lopes"},{"family":"Austin","given":"B."},{"family":"Swings","given":"J. G."},{"family":"American Society for Microbiology","given":""}],"issued":{"date-parts":[["2006"]]}}}],"schema":"https://github.com/citation-style-language/schema/raw/master/csl-citation.json"} </w:instrText>
      </w:r>
      <w:r w:rsidR="00D70FD6">
        <w:fldChar w:fldCharType="separate"/>
      </w:r>
      <w:r w:rsidR="00D70FD6" w:rsidRPr="00D70FD6">
        <w:rPr>
          <w:rFonts w:cs="Times New Roman"/>
        </w:rPr>
        <w:t>(Thompson et al., 2006)</w:t>
      </w:r>
      <w:r w:rsidR="00D70FD6">
        <w:fldChar w:fldCharType="end"/>
      </w:r>
      <w:r w:rsidR="00B16DA2">
        <w:t xml:space="preserve">. Otras de las especies dentro de este género que puede causar enfermedades graves es la </w:t>
      </w:r>
      <w:r w:rsidR="00B16DA2" w:rsidRPr="005E425F">
        <w:rPr>
          <w:i/>
          <w:iCs/>
        </w:rPr>
        <w:t xml:space="preserve">V. </w:t>
      </w:r>
      <w:proofErr w:type="spellStart"/>
      <w:r w:rsidR="00B16DA2" w:rsidRPr="005E425F">
        <w:rPr>
          <w:i/>
          <w:iCs/>
        </w:rPr>
        <w:t>parahaemolyticus</w:t>
      </w:r>
      <w:proofErr w:type="spellEnd"/>
      <w:r w:rsidR="00B16DA2">
        <w:t xml:space="preserve"> y </w:t>
      </w:r>
      <w:r w:rsidR="00B16DA2" w:rsidRPr="005E425F">
        <w:rPr>
          <w:i/>
          <w:iCs/>
        </w:rPr>
        <w:t xml:space="preserve">V. </w:t>
      </w:r>
      <w:proofErr w:type="spellStart"/>
      <w:r w:rsidR="00B16DA2" w:rsidRPr="005E425F">
        <w:rPr>
          <w:i/>
          <w:iCs/>
        </w:rPr>
        <w:t>vulnificus</w:t>
      </w:r>
      <w:proofErr w:type="spellEnd"/>
      <w:r w:rsidR="00B16DA2">
        <w:t xml:space="preserve"> causantes de la “</w:t>
      </w:r>
      <w:proofErr w:type="spellStart"/>
      <w:r w:rsidR="00B16DA2">
        <w:t>Vibriosis</w:t>
      </w:r>
      <w:proofErr w:type="spellEnd"/>
      <w:r w:rsidR="00B16DA2">
        <w:t xml:space="preserve">”. Las infecciones por </w:t>
      </w:r>
      <w:r w:rsidR="00B16DA2" w:rsidRPr="00D70FD6">
        <w:rPr>
          <w:i/>
          <w:iCs/>
        </w:rPr>
        <w:t>Vibrio</w:t>
      </w:r>
      <w:r w:rsidR="00B16DA2">
        <w:t xml:space="preserve"> en humanos se asocian a menudo con el consumo reciente de marisco, ya que los </w:t>
      </w:r>
      <w:proofErr w:type="spellStart"/>
      <w:r w:rsidR="00B16DA2" w:rsidRPr="00D70FD6">
        <w:rPr>
          <w:i/>
          <w:iCs/>
        </w:rPr>
        <w:t>Vibrios</w:t>
      </w:r>
      <w:proofErr w:type="spellEnd"/>
      <w:r w:rsidR="00B16DA2">
        <w:t xml:space="preserve"> se encuentran comúnmente en las aguas de estuario y en una variedad de mariscos. </w:t>
      </w:r>
      <w:r w:rsidR="00D70FD6">
        <w:t>Algunos</w:t>
      </w:r>
      <w:r w:rsidR="00B16DA2">
        <w:t xml:space="preserve"> estudios han demostrado que las muestras de </w:t>
      </w:r>
      <w:r w:rsidR="00D70FD6">
        <w:t>comida con productos marinos como los camarones, pescado crudo y los moluscos,</w:t>
      </w:r>
      <w:r w:rsidR="00B16DA2">
        <w:t xml:space="preserve"> pueden contener altas Unidades Formadoras de Colonias (UFC) de </w:t>
      </w:r>
      <w:r w:rsidR="00B16DA2" w:rsidRPr="00D70FD6">
        <w:rPr>
          <w:i/>
          <w:iCs/>
        </w:rPr>
        <w:t>Vibrio</w:t>
      </w:r>
      <w:r w:rsidR="00B16DA2">
        <w:t xml:space="preserve"> </w:t>
      </w:r>
      <w:proofErr w:type="spellStart"/>
      <w:r w:rsidR="00B16DA2">
        <w:t>spp</w:t>
      </w:r>
      <w:proofErr w:type="spellEnd"/>
      <w:r w:rsidR="00B16DA2">
        <w:t xml:space="preserve">., con varias especies </w:t>
      </w:r>
      <w:r w:rsidR="00B16DA2" w:rsidRPr="00D70FD6">
        <w:t>como</w:t>
      </w:r>
      <w:r w:rsidR="00B16DA2" w:rsidRPr="00D70FD6">
        <w:rPr>
          <w:i/>
          <w:iCs/>
        </w:rPr>
        <w:t xml:space="preserve"> V. </w:t>
      </w:r>
      <w:proofErr w:type="spellStart"/>
      <w:r w:rsidR="00B16DA2" w:rsidRPr="00D70FD6">
        <w:rPr>
          <w:i/>
          <w:iCs/>
        </w:rPr>
        <w:t>alginolyticus</w:t>
      </w:r>
      <w:proofErr w:type="spellEnd"/>
      <w:r w:rsidR="00B16DA2" w:rsidRPr="00D70FD6">
        <w:rPr>
          <w:i/>
          <w:iCs/>
        </w:rPr>
        <w:t xml:space="preserve">, V. </w:t>
      </w:r>
      <w:proofErr w:type="spellStart"/>
      <w:r w:rsidR="00B16DA2" w:rsidRPr="00D70FD6">
        <w:rPr>
          <w:i/>
          <w:iCs/>
        </w:rPr>
        <w:t>parahaemolyticus</w:t>
      </w:r>
      <w:proofErr w:type="spellEnd"/>
      <w:r w:rsidR="00B16DA2" w:rsidRPr="00D70FD6">
        <w:rPr>
          <w:i/>
          <w:iCs/>
        </w:rPr>
        <w:t xml:space="preserve">, V. </w:t>
      </w:r>
      <w:proofErr w:type="spellStart"/>
      <w:r w:rsidR="00B16DA2" w:rsidRPr="00D70FD6">
        <w:rPr>
          <w:i/>
          <w:iCs/>
        </w:rPr>
        <w:t>vulnificus</w:t>
      </w:r>
      <w:proofErr w:type="spellEnd"/>
      <w:r w:rsidR="00B16DA2" w:rsidRPr="00D70FD6">
        <w:rPr>
          <w:i/>
          <w:iCs/>
        </w:rPr>
        <w:t xml:space="preserve">, V. </w:t>
      </w:r>
      <w:proofErr w:type="spellStart"/>
      <w:r w:rsidR="00B16DA2" w:rsidRPr="00D70FD6">
        <w:rPr>
          <w:i/>
          <w:iCs/>
        </w:rPr>
        <w:t>fluvialis</w:t>
      </w:r>
      <w:proofErr w:type="spellEnd"/>
      <w:r w:rsidR="00B16DA2" w:rsidRPr="00D70FD6">
        <w:rPr>
          <w:i/>
          <w:iCs/>
        </w:rPr>
        <w:t xml:space="preserve">, V. </w:t>
      </w:r>
      <w:proofErr w:type="spellStart"/>
      <w:r w:rsidR="00B16DA2" w:rsidRPr="00D70FD6">
        <w:rPr>
          <w:i/>
          <w:iCs/>
        </w:rPr>
        <w:t>mimicus</w:t>
      </w:r>
      <w:proofErr w:type="spellEnd"/>
      <w:r w:rsidR="00B16DA2" w:rsidRPr="00D70FD6">
        <w:rPr>
          <w:i/>
          <w:iCs/>
        </w:rPr>
        <w:t xml:space="preserve"> </w:t>
      </w:r>
      <w:r w:rsidR="00B16DA2" w:rsidRPr="00D70FD6">
        <w:t>y</w:t>
      </w:r>
      <w:r w:rsidR="00B16DA2" w:rsidRPr="00D70FD6">
        <w:rPr>
          <w:i/>
          <w:iCs/>
        </w:rPr>
        <w:t xml:space="preserve"> V. cholera</w:t>
      </w:r>
      <w:r w:rsidR="00B16DA2">
        <w:t xml:space="preserve">. Vibrio </w:t>
      </w:r>
      <w:proofErr w:type="spellStart"/>
      <w:r w:rsidR="00B16DA2" w:rsidRPr="00D70FD6">
        <w:rPr>
          <w:i/>
          <w:iCs/>
        </w:rPr>
        <w:t>parahaemolyticus</w:t>
      </w:r>
      <w:proofErr w:type="spellEnd"/>
      <w:r w:rsidR="00B16DA2">
        <w:t xml:space="preserve"> está reconocido como la principal causa de gastroenteritis bacteriana asociada al consumo de pescado y marisco en muchas partes del mundo</w:t>
      </w:r>
      <w:r>
        <w:t xml:space="preserve"> </w:t>
      </w:r>
      <w:r>
        <w:fldChar w:fldCharType="begin"/>
      </w:r>
      <w:r w:rsidR="00C71140">
        <w:instrText xml:space="preserve"> ADDIN ZOTERO_ITEM CSL_CITATION {"citationID":"JZzwqkqY","properties":{"formattedCitation":"(Oliver &amp; Oliver, K, 2007)","plainCitation":"(Oliver &amp; Oliver, K, 2007)","noteIndex":0},"citationItems":[{"id":622,"uris":["http://zotero.org/users/8864020/items/MFMWBKH8",["http://zotero.org/users/8864020/items/MFMWBKH8"],["http://zotero.org/users/8864020/items/MFMWBKH8",["http://zotero.org/users/8864020/items/MFMWBKH8"]]],"itemData":{"id":622,"type":"chapter","container-title":"Food Microbiology: Fundamentals and Frontiers","edition":"3rd ed","event-place":"Washington, D.C","publisher":"ASM Press","publisher-place":"Washington, D.C","title":"Vibrio Species","author":[{"family":"Oliver","given":"J."},{"family":"Oliver, K","given":""}],"issued":{"date-parts":[["2007"]]}}}],"schema":"https://github.com/citation-style-language/schema/raw/master/csl-citation.json"} </w:instrText>
      </w:r>
      <w:r>
        <w:fldChar w:fldCharType="separate"/>
      </w:r>
      <w:r w:rsidRPr="005E425F">
        <w:t>(Oliver &amp; Oliver, K, 2007)</w:t>
      </w:r>
      <w:r>
        <w:fldChar w:fldCharType="end"/>
      </w:r>
      <w:r w:rsidR="00B16DA2">
        <w:t>.</w:t>
      </w:r>
    </w:p>
    <w:p w14:paraId="6D25D001" w14:textId="0AD0236B" w:rsidR="00F95E6F" w:rsidRDefault="00F95E6F" w:rsidP="002C369C">
      <w:r>
        <w:t>Para comprender la epidemiología de estas enfermedades y el riesgo de contaminación que pueden presentar estos patógenos para los asentamientos humanos, es esencial entender su ecología y cómo las condiciones ambientales están relacionadas con su presencia</w:t>
      </w:r>
      <w:r w:rsidR="00A223C3">
        <w:t xml:space="preserve"> para poder prevenir la toma de alimentos de dichos lugares y emitir alertas tempranas </w:t>
      </w:r>
      <w:r w:rsidR="00A223C3">
        <w:fldChar w:fldCharType="begin"/>
      </w:r>
      <w:r w:rsidR="00C71140">
        <w:instrText xml:space="preserve"> ADDIN ZOTERO_ITEM CSL_CITATION {"citationID":"bfEU3CaS","properties":{"formattedCitation":"(C\\uc0\\u243{}rdoba Meza et\\uc0\\u160{}al., 2021)","plainCitation":"(Córdoba Meza et al., 2021)","noteIndex":0},"citationItems":[{"id":626,"uris":["http://zotero.org/users/8864020/items/742QA56J",["http://zotero.org/users/8864020/items/742QA56J"],["http://zotero.org/users/8864020/items/742QA56J",["http://zotero.org/users/8864020/items/742QA56J"]]],"itemData":{"id":626,"type":"article-journal","abstract":"Vibrio cholerae is a potential human pathogen that inhabits aquatic environments, although its presence and abundance have been associated with increased water temperature, little research has been done on its ecology in tropical estuarine environments, where salinity changes tend to be more important. The present study evaluated the distribution of V. cholerae in the Ciénaga Grande de Santa Marta and its relationship with temperature and salinity; For this, between 2016 and 2018 this microorganism was quantified bimonthly in surface water samples, using TCBS agar and biochemical tests. V. cholerae was detected in 57 of 198 samples (28.8 %), varying in density between 5 CFU / 100 mL and 54,800 CFU / 100 mL. Between January and September 2016 there was a high average monthly salinity (≥ 28.7 ºC) and a low detection of the bacteria (0.01 %). Average salinity dropped drastically in November 2016 (9.6), coinciding with a proliferation of V. cholerae (geometric average 36.4 CFU / 100 mL). During 2017 and 2018, the average salinity remained below 15.2 and the detection of V. cholerae was higher (39.4 %) than in 2016, with higher densities in the months with lower salinity. At the BVA and NVE stations, where palaphytic populations are located, the highest average (geometric) densities were recorded, 25.3 CFU / 100mL and 15.4 CFU / 100mL, respectively. The results of this study show that salinity plays a determining role in the occurrence and abundance of V. cholerae in this tropical lagoon.","container-title":"Acta Biológica Colombiana","DOI":"10.15446/abc.v27n2.92057","ISSN":"1900-1649, 0120-548X","issue":"2","journalAbbreviation":"Acta biol. Colomb.","language":"es","source":"DOI.org (Crossref)","title":"Ocurrencia Y Distribución De Vibrio cholerae Cultivable En La Ciénaga Grande De Santa Marta, Caribe Colombiano","URL":"https://revistas.unal.edu.co/index.php/actabiol/article/view/92057","volume":"27","author":[{"family":"Córdoba Meza","given":"Tania"},{"family":"Espinosa Díaz","given":"Luisa Fernanda"},{"family":"Vivas  Aguas","given":"Lizbeth Janet"}],"accessed":{"date-parts":[["2023",4,25]]},"issued":{"date-parts":[["2021",12,15]]}}}],"schema":"https://github.com/citation-style-language/schema/raw/master/csl-citation.json"} </w:instrText>
      </w:r>
      <w:r w:rsidR="00A223C3">
        <w:fldChar w:fldCharType="separate"/>
      </w:r>
      <w:r w:rsidR="00A223C3" w:rsidRPr="00A223C3">
        <w:rPr>
          <w:rFonts w:cs="Times New Roman"/>
        </w:rPr>
        <w:t>(Córdoba Meza et al., 2021)</w:t>
      </w:r>
      <w:r w:rsidR="00A223C3">
        <w:fldChar w:fldCharType="end"/>
      </w:r>
      <w:r>
        <w:t xml:space="preserve">. Algunos estudios han identificado la temperatura, salinidad y concentración de nutrientes (nitritos, nitratos, fosfatos y silicatos) en el medio como los principales factores que influyen en la distribución y abundancia de estas especies  </w:t>
      </w:r>
      <w:r>
        <w:fldChar w:fldCharType="begin"/>
      </w:r>
      <w:r w:rsidR="00C71140">
        <w:instrText xml:space="preserve"> ADDIN ZOTERO_ITEM CSL_CITATION {"citationID":"GVWJUCEk","properties":{"formattedCitation":"(Wong et\\uc0\\u160{}al., 2019)","plainCitation":"(Wong et al., 2019)","noteIndex":0},"citationItems":[{"id":632,"uris":["http://zotero.org/users/8864020/items/NVZSSPEG",["http://zotero.org/users/8864020/items/NVZSSPEG"],["http://zotero.org/users/8864020/items/NVZSSPEG",["http://zotero.org/users/8864020/items/NVZSSPEG"]]],"itemData":{"id":632,"type":"article-journal","abstract":"We measured Vibrio spp. distribution and community profile in the tropical estuary of Port Klang and coastal water of Port Dickson, Malaysia. Vibrio spp. abundance ranged from 15 to 2395 colony forming units mL−1, and was driven by salinity and chlorophyll a (Chl a) concentration. However, the effect of salinity was pronounced only when salinity was &lt;20 ppt. A total of 27 Vibrio spp. were identified, and the Vibrio spp. community at Port Dickson was more diverse (H′ = 1.94 ± 0.21). However species composition between Port Dickson and Port Klang were similar. Two frequently occurring Vibrio spp. were V. owensii and V. rotiferianus, which exhibited relatively higher growth rates (ANCOVA: F &gt; 4.338, P &lt; 0.05). Co-culture experiments between fast- and slow-growing Vibrio spp. revealed that fast-growing Vibrio spp. (r-strategists) were overwhelmed by slower-growing Vibrio spp. (K-strategists) when nutrient conditions were set towards oligotrophy. In response to resource availability, the intrinsic growth strategy of each Vibrio spp. determined its occurrence and the development of Vibrio spp. community composition.","container-title":"FEMS Microbiology Ecology","DOI":"10.1093/femsec/fiz176","ISSN":"0168-6496, 1574-6941","issue":"11","language":"en","page":"fiz176","source":"DOI.org (Crossref)","title":"Environmental control of Vibrio spp. abundance and community structure in tropical waters","volume":"95","author":[{"family":"Wong","given":"Yi You"},{"family":"Lee","given":"Choon Weng"},{"family":"Bong","given":"Chui Wei"},{"family":"Lim","given":"Joon Hai"},{"family":"Narayanan","given":"Kumaran"},{"family":"Sim","given":"Edmund Ui Hang"}],"issued":{"date-parts":[["2019",11,1]]}}}],"schema":"https://github.com/citation-style-language/schema/raw/master/csl-citation.json"} </w:instrText>
      </w:r>
      <w:r>
        <w:fldChar w:fldCharType="separate"/>
      </w:r>
      <w:r w:rsidRPr="00637CF5">
        <w:rPr>
          <w:rFonts w:cs="Times New Roman"/>
        </w:rPr>
        <w:t>(Wong et al., 2019)</w:t>
      </w:r>
      <w:r>
        <w:fldChar w:fldCharType="end"/>
      </w:r>
      <w:r w:rsidR="00535B81">
        <w:t xml:space="preserve">, sin embargo, estas relaciones no son del todo consistentes con otras variables y dependen mucho de la resolución taxonómica </w:t>
      </w:r>
      <w:r w:rsidR="00535B81">
        <w:fldChar w:fldCharType="begin"/>
      </w:r>
      <w:r w:rsidR="00C71140">
        <w:instrText xml:space="preserve"> ADDIN ZOTERO_ITEM CSL_CITATION {"citationID":"Gt41jRcz","properties":{"formattedCitation":"(Takemura et\\uc0\\u160{}al., 2014)","plainCitation":"(Takemura et al., 2014)","noteIndex":0},"citationItems":[{"id":624,"uris":["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rsidR="00535B81">
        <w:fldChar w:fldCharType="separate"/>
      </w:r>
      <w:r w:rsidR="00535B81" w:rsidRPr="00535B81">
        <w:rPr>
          <w:rFonts w:cs="Times New Roman"/>
        </w:rPr>
        <w:t>(</w:t>
      </w:r>
      <w:proofErr w:type="spellStart"/>
      <w:r w:rsidR="00535B81" w:rsidRPr="00535B81">
        <w:rPr>
          <w:rFonts w:cs="Times New Roman"/>
        </w:rPr>
        <w:t>Takemura</w:t>
      </w:r>
      <w:proofErr w:type="spellEnd"/>
      <w:r w:rsidR="00535B81" w:rsidRPr="00535B81">
        <w:rPr>
          <w:rFonts w:cs="Times New Roman"/>
        </w:rPr>
        <w:t xml:space="preserve"> et al., 2014)</w:t>
      </w:r>
      <w:r w:rsidR="00535B81">
        <w:fldChar w:fldCharType="end"/>
      </w:r>
      <w:r w:rsidR="00535B81">
        <w:t xml:space="preserve">. </w:t>
      </w:r>
      <w:r>
        <w:t xml:space="preserve">Además, se ha observado que las especies de Vibrio establecen asociaciones estrechas con organismos planctónicos, especialmente crustáceos como los copépodos </w:t>
      </w:r>
      <w:r>
        <w:fldChar w:fldCharType="begin"/>
      </w:r>
      <w:r w:rsidR="00C71140">
        <w:instrText xml:space="preserve"> ADDIN ZOTERO_ITEM CSL_CITATION {"citationID":"JiJPFzKn","properties":{"formattedCitation":"(Turner et\\uc0\\u160{}al., 2009)","plainCitation":"(Turner et al., 2009)","noteIndex":0},"citationItems":[{"id":629,"uris":["http://zotero.org/users/8864020/items/S6H9IEFG",["http://zotero.org/users/8864020/items/S6H9IEFG"],["http://zotero.org/users/8864020/items/S6H9IEFG",["http://zotero.org/users/8864020/items/S6H9IEFG"]]],"itemData":{"id":629,"type":"article-journal","container-title":"The ISME Journal","DOI":"10.1038/ismej.2009.50","ISSN":"1751-7362, 1751-7370","issue":"9","journalAbbreviation":"ISME J","language":"en","page":"1082-1092","source":"DOI.org (Crossref)","title":"Plankton composition and environmental factors contribute to Vibrio seasonality","volume":"3","author":[{"family":"Turner","given":"Jeffrey W"},{"family":"Good","given":"Brooks"},{"family":"Cole","given":"Dana"},{"family":"Lipp","given":"Erin K"}],"issued":{"date-parts":[["2009",9]]}}}],"schema":"https://github.com/citation-style-language/schema/raw/master/csl-citation.json"} </w:instrText>
      </w:r>
      <w:r>
        <w:fldChar w:fldCharType="separate"/>
      </w:r>
      <w:r w:rsidRPr="00FE604A">
        <w:rPr>
          <w:rFonts w:cs="Times New Roman"/>
        </w:rPr>
        <w:t>(Turner et al., 2009)</w:t>
      </w:r>
      <w:r>
        <w:fldChar w:fldCharType="end"/>
      </w:r>
      <w:r>
        <w:t xml:space="preserve">. En estas interacciones, las bacterias aprovechan la quitina </w:t>
      </w:r>
      <w:proofErr w:type="spellStart"/>
      <w:r>
        <w:t>exoesquelética</w:t>
      </w:r>
      <w:proofErr w:type="spellEnd"/>
      <w:r>
        <w:t xml:space="preserve"> de los organismos planctónicos como fuente de nutrientes para obtener carbono y nitrógeno, lo que les brinda una ventaja competitiva sobre las especies que no utilizan esta estrategia ecológica.</w:t>
      </w:r>
    </w:p>
    <w:p w14:paraId="14BD1A64" w14:textId="5ACEDC74" w:rsidR="00D17274" w:rsidRPr="00D17274" w:rsidRDefault="006E66C7" w:rsidP="002C369C">
      <w:r w:rsidRPr="006E66C7">
        <w:lastRenderedPageBreak/>
        <w:t xml:space="preserve">La mayoría de los estudios que evalúan las relaciones entre Vibrio </w:t>
      </w:r>
      <w:proofErr w:type="spellStart"/>
      <w:r w:rsidRPr="006E66C7">
        <w:t>spp</w:t>
      </w:r>
      <w:proofErr w:type="spellEnd"/>
      <w:r w:rsidRPr="006E66C7">
        <w:t xml:space="preserve"> y las condiciones ambientales se han centrado en análisis basados en regresiones lineales entre la magnitud de las variables y la abundancia. Sin embargo, son escasos los estudios que relacionan las variables ambientales con la presencia de este género </w:t>
      </w:r>
      <w:r>
        <w:fldChar w:fldCharType="begin"/>
      </w:r>
      <w:r w:rsidR="00C71140">
        <w:instrText xml:space="preserve"> ADDIN ZOTERO_ITEM CSL_CITATION {"citationID":"VBKwi0Vx","properties":{"formattedCitation":"(Takemura et\\uc0\\u160{}al., 2014)","plainCitation":"(Takemura et al., 2014)","noteIndex":0},"citationItems":[{"id":624,"uris":["http://zotero.org/users/8864020/items/2W7Q8LEB",["http://zotero.org/users/8864020/items/2W7Q8LEB"]],"itemData":{"id":624,"type":"article-journal","abstract":"The Vibrionaceae, which encompasses several potential pathogens, including V. cholerae, the causative agent of cholera, and V. vulniﬁcus, the deadliest seafood-borne pathogen, are a well-studied family of marine bacteria that thrive in diverse habitats. To elucidate the environmental conditions under which vibrios proliferate, numerous studies have examined correlations with bulk environmental variables—e.g., temperature, salinity, nitrogen, and phosphate—and association with potential host organisms. However, how meaningful these environmental associations are remains unclear because data are fragmented across studies with variable sampling and analysis methods. Here, we synthesize ﬁndings about Vibrio correlations and physical associations using a framework of increasingly ﬁne environmental and taxonomic scales, to better understand their dynamics in the wild. We ﬁrst conduct a meta-analysis to determine trends with respect to bulk water environmental variables, and ﬁnd that while temperature and salinity are generally strongly predictive correlates, other parameters are inconsistent and overall patterns depend on taxonomic resolution. Based on the hypothesis that dynamics may better correlate with more narrowly deﬁned niches, we review evidence for speciﬁc association with plants, algae, zooplankton, and animals. We ﬁnd that Vibrio are attached to many organisms, though evidence for enrichment compared to the water column is often lacking. Additionally, contrary to the notion that they ﬂourish predominantly while attached, Vibrio can have, at least temporarily, a free-living lifestyle and even engage in massive blooms. Fine-scale sampling from the water column has enabled identiﬁcation of such lifestyle preferences for ecologically cohesive populations, and future efforts will beneﬁt from similar analysis at ﬁne genetic and environmental sampling scales to describe the conditions, habitats, and resources shaping Vibrio dynamics.","container-title":"Frontiers in Microbiology","DOI":"10.3389/fmicb.2014.00038","ISSN":"1664-302X","journalAbbreviation":"Front. Microbiol.","language":"en","source":"DOI.org (Crossref)","title":"Associations and dynamics of Vibrionaceae in the environment, from the genus to the population level","URL":"http://journal.frontiersin.org/article/10.3389/fmicb.2014.00038/abstract","volume":"5","author":[{"family":"Takemura","given":"Alison F."},{"family":"Chien","given":"Diana M."},{"family":"Polz","given":"Martin F."}],"accessed":{"date-parts":[["2023",4,25]]},"issued":{"date-parts":[["2014"]]}}}],"schema":"https://github.com/citation-style-language/schema/raw/master/csl-citation.json"} </w:instrText>
      </w:r>
      <w:r>
        <w:fldChar w:fldCharType="separate"/>
      </w:r>
      <w:r w:rsidRPr="006E66C7">
        <w:rPr>
          <w:rFonts w:cs="Times New Roman"/>
        </w:rPr>
        <w:t>(</w:t>
      </w:r>
      <w:proofErr w:type="spellStart"/>
      <w:r w:rsidRPr="006E66C7">
        <w:rPr>
          <w:rFonts w:cs="Times New Roman"/>
        </w:rPr>
        <w:t>Takemura</w:t>
      </w:r>
      <w:proofErr w:type="spellEnd"/>
      <w:r w:rsidRPr="006E66C7">
        <w:rPr>
          <w:rFonts w:cs="Times New Roman"/>
        </w:rPr>
        <w:t xml:space="preserve"> et al., 2014)</w:t>
      </w:r>
      <w:r>
        <w:fldChar w:fldCharType="end"/>
      </w:r>
      <w:r>
        <w:t xml:space="preserve">. </w:t>
      </w:r>
      <w:r w:rsidR="00A26CBA">
        <w:t xml:space="preserve">Existen algunos trabajos que han evaluado estas relaciones con algoritmos no lineales </w:t>
      </w:r>
      <w:r w:rsidR="00A26CBA">
        <w:fldChar w:fldCharType="begin"/>
      </w:r>
      <w:r w:rsidR="00C71140">
        <w:instrText xml:space="preserve"> ADDIN ZOTERO_ITEM CSL_CITATION {"citationID":"FmmirTd7","properties":{"formattedCitation":"(Baker-Austin et\\uc0\\u160{}al., 2013; Escobar et\\uc0\\u160{}al., 2015)","plainCitation":"(Baker-Austin et al., 2013; Escobar et al., 2015)","noteIndex":0},"citationItems":[{"id":676,"uris":["http://zotero.org/users/8864020/items/GSVTYDKM",["http://zotero.org/users/8864020/items/GSVTYDKM"]],"itemData":{"id":676,"type":"article-journal","container-title":"Nature Climate Change","DOI":"10.1038/nclimate1628","ISSN":"1758-678X, 1758-6798","issue":"1","journalAbbreviation":"Nature Clim Change","language":"en","page":"73-77","source":"DOI.org (Crossref)","title":"Emerging Vibrio risk at high latitudes in response to ocean warming","volume":"3","author":[{"family":"Baker-Austin","given":"Craig"},{"family":"Trinanes","given":"Joaquin A."},{"family":"Taylor","given":"Nick G. H."},{"family":"Hartnell","given":"Rachel"},{"family":"Siitonen","given":"Anja"},{"family":"Martinez-Urtaza","given":"Jaime"}],"issued":{"date-parts":[["2013",1]]}}},{"id":642,"uris":["http://zotero.org/users/8864020/items/FZIF2LQJ",["http://zotero.org/users/8864020/items/FZIF2LQJ"]],"itemData":{"id":642,"type":"article-journal","abstract":"Vibrio cholerae is a globally distributed water-borne pathogen that causes severe diarrheal disease and mortality, with current outbreaks as part of the seventh pandemic. Further understanding of the role of environmental factors in potential pathogen distribution and corresponding V. cholerae disease transmission over time and space is urgently needed to target surveillance of cholera and other climate and water-sensitive diseases. We used an ecological niche model (ENM) to identify environmental variables associated with V. cholerae presence in marine environments, to project a global model of V. cholerae distribution in ocean waters under current and future climate scenarios. We generated an ENM using published reports of V. cholerae in seawater and freely available remotely sensed imagery. Models indicated that factors associated with V. cholerae presence included chlorophyll-a, pH, and sea surface temperature (SST), with chlorophyll-a demonstrating the greatest explanatory power from variables selected for model calibration. We identiﬁed speciﬁc geographic areas for potential V. cholerae distribution. Coastal Bangladesh, where cholera is endemic, was found to be environmentally similar to coastal areas in Latin America. In a conservative climate change scenario, we observed a predicted increase in areas with environmental conditions suitable for V. cholerae. Findings highlight the potential for vulnerability maps to inform cholera surveillance, early warning systems, and disease prevention and control.","container-title":"Acta Tropica","DOI":"10.1016/j.actatropica.2015.05.028","ISSN":"0001706X","journalAbbreviation":"Acta Tropica","language":"en","page":"202-211","source":"DOI.org (Crossref)","title":"A global map of suitability for coastal Vibrio cholerae under current and future climate conditions","volume":"149","author":[{"family":"Escobar","given":"Luis E."},{"family":"Ryan","given":"Sadie J."},{"family":"Stewart-Ibarra","given":"Anna M."},{"family":"Finkelstein","given":"Julia L."},{"family":"King","given":"Christine A."},{"family":"Qiao","given":"Huijie"},{"family":"Polhemus","given":"Mark E."}],"issued":{"date-parts":[["2015",9]]}}}],"schema":"https://github.com/citation-style-language/schema/raw/master/csl-citation.json"} </w:instrText>
      </w:r>
      <w:r w:rsidR="00A26CBA">
        <w:fldChar w:fldCharType="separate"/>
      </w:r>
      <w:r w:rsidR="00A26CBA" w:rsidRPr="00A26CBA">
        <w:rPr>
          <w:rFonts w:cs="Times New Roman"/>
        </w:rPr>
        <w:t>(Baker-Austin et al., 2013; Escobar et al., 2015)</w:t>
      </w:r>
      <w:r w:rsidR="00A26CBA">
        <w:fldChar w:fldCharType="end"/>
      </w:r>
      <w:r w:rsidR="00A26CBA">
        <w:t xml:space="preserve"> e incluso se han desarrollado sistemas de alerta temprana a partir del uso de estos algoritmos </w:t>
      </w:r>
      <w:r w:rsidR="00A26CBA">
        <w:fldChar w:fldCharType="begin"/>
      </w:r>
      <w:r w:rsidR="00C71140">
        <w:instrText xml:space="preserve"> ADDIN ZOTERO_ITEM CSL_CITATION {"citationID":"NQbkgisw","properties":{"formattedCitation":"(Brumfield et\\uc0\\u160{}al., 2021)","plainCitation":"(Brumfield et al., 2021)","noteIndex":0},"citationItems":[{"id":637,"uris":["http://zotero.org/users/8864020/items/MD8VHBFF",["http://zotero.org/users/8864020/items/MD8VHBFF"]],"itemData":{"id":637,"type":"article-journal","container-title":"Environmental Microbiology","DOI":"10.1111/1462-2920.15716","ISSN":"1462-2912, 1462-2920","issue":"12","journalAbbreviation":"Environmental Microbiology","language":"en","page":"7314-7340","source":"DOI.org (Crossref)","title":"Environmental parameters associated with incidence and transmission of pathogenic &lt;i&gt;Vibrio spp&lt;/i&gt; .","volume":"23","author":[{"family":"Brumfield","given":"Kyle D."},{"family":"Usmani","given":"Moiz"},{"family":"Chen","given":"Kristine M."},{"family":"Gangwar","given":"Mayank"},{"family":"Jutla","given":"Antarpreet S."},{"family":"Huq","given":"Anwar"},{"family":"Colwell","given":"Rita R."}],"issued":{"date-parts":[["2021",12]]}}}],"schema":"https://github.com/citation-style-language/schema/raw/master/csl-citation.json"} </w:instrText>
      </w:r>
      <w:r w:rsidR="00A26CBA">
        <w:fldChar w:fldCharType="separate"/>
      </w:r>
      <w:r w:rsidR="00A26CBA" w:rsidRPr="00A26CBA">
        <w:rPr>
          <w:rFonts w:cs="Times New Roman"/>
        </w:rPr>
        <w:t>(</w:t>
      </w:r>
      <w:proofErr w:type="spellStart"/>
      <w:r w:rsidR="00A26CBA" w:rsidRPr="00A26CBA">
        <w:rPr>
          <w:rFonts w:cs="Times New Roman"/>
        </w:rPr>
        <w:t>Brumfield</w:t>
      </w:r>
      <w:proofErr w:type="spellEnd"/>
      <w:r w:rsidR="00A26CBA" w:rsidRPr="00A26CBA">
        <w:rPr>
          <w:rFonts w:cs="Times New Roman"/>
        </w:rPr>
        <w:t xml:space="preserve"> et al., 2021)</w:t>
      </w:r>
      <w:r w:rsidR="00A26CBA">
        <w:fldChar w:fldCharType="end"/>
      </w:r>
      <w:r w:rsidR="00A26CBA">
        <w:t>.</w:t>
      </w:r>
    </w:p>
    <w:p w14:paraId="3B61BDD1" w14:textId="6464D2E7" w:rsidR="001C290C" w:rsidRDefault="003A1113" w:rsidP="002C369C">
      <w:r>
        <w:t xml:space="preserve">Este estudio busca evaluar la incidencia del género </w:t>
      </w:r>
      <w:r w:rsidRPr="003A1113">
        <w:rPr>
          <w:i/>
          <w:iCs/>
        </w:rPr>
        <w:t>Vibrio</w:t>
      </w:r>
      <w:r>
        <w:t xml:space="preserve"> </w:t>
      </w:r>
      <w:proofErr w:type="spellStart"/>
      <w:r>
        <w:t>spp</w:t>
      </w:r>
      <w:proofErr w:type="spellEnd"/>
      <w:r>
        <w:t>. y determinar, mediante modelos lineales generalizados y algoritmos de aprendizaje automático, las variables hidrográficas que pueden explicar su presencia.</w:t>
      </w:r>
    </w:p>
    <w:p w14:paraId="362FAACA" w14:textId="77777777" w:rsidR="003A1113" w:rsidRPr="00D452F7" w:rsidRDefault="003A1113" w:rsidP="002C369C"/>
    <w:p w14:paraId="0EEAE325" w14:textId="2C8D19A3" w:rsidR="00F0297F" w:rsidRPr="0099290F" w:rsidRDefault="0099290F" w:rsidP="002C369C">
      <w:pPr>
        <w:pStyle w:val="Ttulo1"/>
      </w:pPr>
      <w:r w:rsidRPr="0099290F">
        <w:t>Metodología</w:t>
      </w:r>
      <w:r w:rsidR="00F0297F" w:rsidRPr="0099290F">
        <w:t xml:space="preserve"> </w:t>
      </w:r>
    </w:p>
    <w:p w14:paraId="7BB13A61" w14:textId="4BC96EDD" w:rsidR="004E4CF7" w:rsidRDefault="004E4CF7" w:rsidP="002C369C">
      <w:pPr>
        <w:pStyle w:val="Ttulo2"/>
      </w:pPr>
      <w:r>
        <w:t>Metodología efectiva de muestreo</w:t>
      </w:r>
      <w:r w:rsidR="00DE05C0">
        <w:t xml:space="preserve"> </w:t>
      </w:r>
      <w:r w:rsidR="00BC7E4E">
        <w:t xml:space="preserve"> </w:t>
      </w:r>
    </w:p>
    <w:p w14:paraId="770073C0" w14:textId="7F9682A8" w:rsidR="007B3142" w:rsidRDefault="00B2307D" w:rsidP="002C369C">
      <w:r>
        <w:t>Entre los días</w:t>
      </w:r>
      <w:r w:rsidRPr="00E849EE">
        <w:t xml:space="preserve"> 28 de abril y el 07 de mayo de 2021, a bordo del buque oceanográfico ARC “Providencia”</w:t>
      </w:r>
      <w:r>
        <w:t>, se visitaron 18 estaciones de muestreo en marea alta y marea baja (</w:t>
      </w:r>
      <w:r>
        <w:fldChar w:fldCharType="begin"/>
      </w:r>
      <w:r>
        <w:instrText xml:space="preserve"> REF _Ref133353821 \h </w:instrText>
      </w:r>
      <w:r>
        <w:fldChar w:fldCharType="separate"/>
      </w:r>
      <w:r>
        <w:t xml:space="preserve">Figura </w:t>
      </w:r>
      <w:r>
        <w:rPr>
          <w:noProof/>
        </w:rPr>
        <w:t>1</w:t>
      </w:r>
      <w:r>
        <w:fldChar w:fldCharType="end"/>
      </w:r>
      <w:r>
        <w:t xml:space="preserve">) repartidas en tres transectos en las bocas del delta del río </w:t>
      </w:r>
      <w:proofErr w:type="spellStart"/>
      <w:r>
        <w:t>Sanquianga</w:t>
      </w:r>
      <w:proofErr w:type="spellEnd"/>
      <w:r w:rsidRPr="00BC7E4E">
        <w:t xml:space="preserve">, Boca </w:t>
      </w:r>
      <w:proofErr w:type="spellStart"/>
      <w:r w:rsidRPr="00BC7E4E">
        <w:t>Amarales</w:t>
      </w:r>
      <w:proofErr w:type="spellEnd"/>
      <w:r w:rsidRPr="00BC7E4E">
        <w:t xml:space="preserve">, Boca Guascama y Boca </w:t>
      </w:r>
      <w:proofErr w:type="spellStart"/>
      <w:r w:rsidRPr="00BC7E4E">
        <w:t>Sanquianga</w:t>
      </w:r>
      <w:proofErr w:type="spellEnd"/>
      <w:r>
        <w:t xml:space="preserve"> </w:t>
      </w:r>
      <w:r w:rsidRPr="00BC7E4E">
        <w:t>(6 estaciones c/u)</w:t>
      </w:r>
      <w:r w:rsidR="00222031">
        <w:t xml:space="preserve"> (</w:t>
      </w:r>
      <w:r w:rsidR="00222031">
        <w:fldChar w:fldCharType="begin"/>
      </w:r>
      <w:r w:rsidR="00222031">
        <w:instrText xml:space="preserve"> REF _Ref133354735 \h </w:instrText>
      </w:r>
      <w:r w:rsidR="00222031">
        <w:fldChar w:fldCharType="separate"/>
      </w:r>
      <w:r w:rsidR="00222031">
        <w:t xml:space="preserve">Figura </w:t>
      </w:r>
      <w:r w:rsidR="00222031">
        <w:rPr>
          <w:noProof/>
        </w:rPr>
        <w:t>2</w:t>
      </w:r>
      <w:r w:rsidR="00222031">
        <w:fldChar w:fldCharType="end"/>
      </w:r>
      <w:r w:rsidR="00222031">
        <w:t>)</w:t>
      </w:r>
      <w:r>
        <w:t xml:space="preserve">. Durante cada una de las visitas se colectaron las muestras para sembrar los cultivos de </w:t>
      </w:r>
      <w:r>
        <w:rPr>
          <w:i/>
          <w:iCs/>
        </w:rPr>
        <w:t xml:space="preserve">Vibrio </w:t>
      </w:r>
      <w:proofErr w:type="spellStart"/>
      <w:r>
        <w:t>spp</w:t>
      </w:r>
      <w:proofErr w:type="spellEnd"/>
      <w:r>
        <w:t>. a partir de un litro de agua que se tomó directamente en una botella esterilizada.</w:t>
      </w:r>
      <w:r w:rsidR="004146DE">
        <w:t xml:space="preserve"> </w:t>
      </w:r>
      <w:r w:rsidR="00CF34A1">
        <w:t xml:space="preserve">Para las muestras de agua para determinar las variables fisicoquímicas </w:t>
      </w:r>
      <w:r w:rsidR="004146DE">
        <w:t xml:space="preserve">se utilizó una botella </w:t>
      </w:r>
      <w:proofErr w:type="spellStart"/>
      <w:r w:rsidR="004146DE">
        <w:t>Niskin</w:t>
      </w:r>
      <w:proofErr w:type="spellEnd"/>
      <w:r w:rsidR="004146DE">
        <w:t xml:space="preserve"> de 10 litros</w:t>
      </w:r>
      <w:r w:rsidR="00222031">
        <w:t xml:space="preserve"> (</w:t>
      </w:r>
      <w:r w:rsidR="00222031">
        <w:fldChar w:fldCharType="begin"/>
      </w:r>
      <w:r w:rsidR="00222031">
        <w:instrText xml:space="preserve"> REF _Ref133354814 \h </w:instrText>
      </w:r>
      <w:r w:rsidR="00222031">
        <w:fldChar w:fldCharType="separate"/>
      </w:r>
      <w:r w:rsidR="00222031">
        <w:t xml:space="preserve">Figura </w:t>
      </w:r>
      <w:r w:rsidR="00222031">
        <w:rPr>
          <w:noProof/>
        </w:rPr>
        <w:t>3</w:t>
      </w:r>
      <w:r w:rsidR="00222031">
        <w:fldChar w:fldCharType="end"/>
      </w:r>
      <w:r w:rsidR="00222031">
        <w:t>A)</w:t>
      </w:r>
      <w:r w:rsidR="004146DE">
        <w:t xml:space="preserve"> atada a una cuerda con un mensajero para el cierre automático. En esta botella se </w:t>
      </w:r>
      <w:r w:rsidR="007B3142">
        <w:t>tomaron</w:t>
      </w:r>
      <w:r w:rsidR="004146DE">
        <w:t xml:space="preserve"> 4 litros de agua para determinar la clorofila</w:t>
      </w:r>
      <w:r w:rsidR="007B3142">
        <w:t xml:space="preserve"> </w:t>
      </w:r>
      <w:r w:rsidR="007B3142" w:rsidRPr="00E849EE">
        <w:rPr>
          <w:i/>
        </w:rPr>
        <w:t>a</w:t>
      </w:r>
      <w:r w:rsidR="007B3142">
        <w:t xml:space="preserve">, el pH, </w:t>
      </w:r>
      <w:r w:rsidR="004146DE">
        <w:t>los nutrientes</w:t>
      </w:r>
      <w:r w:rsidR="007B3142">
        <w:t xml:space="preserve"> (</w:t>
      </w:r>
      <w:r w:rsidR="007B3142" w:rsidRPr="00E849EE">
        <w:t>nitritos, nitratos, fosfatos, silicatos</w:t>
      </w:r>
      <w:r w:rsidR="007B3142">
        <w:t>)</w:t>
      </w:r>
      <w:r w:rsidR="004146DE">
        <w:t xml:space="preserve"> en el agua</w:t>
      </w:r>
      <w:r w:rsidR="007B3142">
        <w:t>. La transparencia se midió con un disco Secchi al momento de la toma de las muestras y los</w:t>
      </w:r>
      <w:r w:rsidRPr="00E849EE">
        <w:t xml:space="preserve"> perfiles de temperatura, salinidad, densidad, y oxígeno disuelto </w:t>
      </w:r>
      <w:r w:rsidR="007B3142">
        <w:t>se midieron con una sonda CTDO.</w:t>
      </w:r>
    </w:p>
    <w:p w14:paraId="41E07182" w14:textId="6A2B15C3" w:rsidR="00222031" w:rsidRPr="00222031" w:rsidRDefault="00222031" w:rsidP="002C369C">
      <w:pPr>
        <w:rPr>
          <w:spacing w:val="-3"/>
          <w:lang w:val="es-ES"/>
        </w:rPr>
      </w:pPr>
      <w:r>
        <w:t xml:space="preserve">Para la determinación de la riqueza y diversidad del fitoplancton, se filtraron alrededor de 20 litros de agua a través de una red de 50 </w:t>
      </w:r>
      <w:r w:rsidRPr="00E849EE">
        <w:rPr>
          <w:spacing w:val="-3"/>
          <w:lang w:val="es-ES"/>
        </w:rPr>
        <w:t>µm</w:t>
      </w:r>
      <w:r>
        <w:rPr>
          <w:spacing w:val="-3"/>
          <w:lang w:val="es-ES"/>
        </w:rPr>
        <w:t xml:space="preserve"> y se tomó una muestra de 500 ml para ser analizadas en el laboratorio del Centro de Investigaciones Oceanográficas e Hidrográficas del Pacífico en Tumaco. </w:t>
      </w:r>
      <w:r w:rsidRPr="00E849EE">
        <w:rPr>
          <w:spacing w:val="-3"/>
          <w:lang w:val="es-ES"/>
        </w:rPr>
        <w:t xml:space="preserve">Las muestras de zooplancton fueron colectadas con una red tipo bongo de 300 y 500 µm de ojo de malla con arrastres horizontales a 2 nudos durante 5 minutos; estas muestras se preservaron en formol. </w:t>
      </w:r>
    </w:p>
    <w:p w14:paraId="06D908DC" w14:textId="77777777" w:rsidR="00B2307D" w:rsidRDefault="00B2307D" w:rsidP="002C369C">
      <w:r>
        <w:rPr>
          <w:noProof/>
        </w:rPr>
        <w:lastRenderedPageBreak/>
        <w:drawing>
          <wp:inline distT="0" distB="0" distL="0" distR="0" wp14:anchorId="4139ED5A" wp14:editId="6C865C2E">
            <wp:extent cx="5724940" cy="2862470"/>
            <wp:effectExtent l="0" t="0" r="0" b="0"/>
            <wp:docPr id="8" name="Imagen 8"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Gráfico&#10;&#10;Descripción generada automáticamente"/>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7727" cy="2863863"/>
                    </a:xfrm>
                    <a:prstGeom prst="rect">
                      <a:avLst/>
                    </a:prstGeom>
                    <a:noFill/>
                    <a:ln>
                      <a:noFill/>
                    </a:ln>
                  </pic:spPr>
                </pic:pic>
              </a:graphicData>
            </a:graphic>
          </wp:inline>
        </w:drawing>
      </w:r>
    </w:p>
    <w:p w14:paraId="5CA1AA3F" w14:textId="227C2896" w:rsidR="00B2307D" w:rsidRPr="00F62749" w:rsidRDefault="00B2307D" w:rsidP="002C369C">
      <w:pPr>
        <w:pStyle w:val="Descripcin"/>
        <w:rPr>
          <w:spacing w:val="-3"/>
        </w:rPr>
      </w:pPr>
      <w:bookmarkStart w:id="0" w:name="_Ref133353821"/>
      <w:r>
        <w:t xml:space="preserve">Figura </w:t>
      </w:r>
      <w:r>
        <w:fldChar w:fldCharType="begin"/>
      </w:r>
      <w:r>
        <w:instrText xml:space="preserve"> SEQ Figura \* ARABIC </w:instrText>
      </w:r>
      <w:r>
        <w:fldChar w:fldCharType="separate"/>
      </w:r>
      <w:r>
        <w:rPr>
          <w:noProof/>
        </w:rPr>
        <w:t>1</w:t>
      </w:r>
      <w:r>
        <w:fldChar w:fldCharType="end"/>
      </w:r>
      <w:bookmarkEnd w:id="0"/>
      <w:r>
        <w:t xml:space="preserve">. Comportamiento de la onda mareal </w:t>
      </w:r>
      <w:r w:rsidRPr="00E849EE">
        <w:t>entre el 28 de abril y el 07 de mayo de 2021</w:t>
      </w:r>
      <w:r w:rsidR="00222031">
        <w:t>, señalando el momento de colecta de las muestras en cada una de las estaciones.</w:t>
      </w:r>
    </w:p>
    <w:p w14:paraId="4AD35373" w14:textId="1DAE7D63" w:rsidR="000B39B3" w:rsidRDefault="00F30B2F" w:rsidP="002C369C">
      <w:r>
        <w:rPr>
          <w:noProof/>
          <w:lang w:val="es-ES"/>
        </w:rPr>
        <w:lastRenderedPageBreak/>
        <w:drawing>
          <wp:inline distT="0" distB="0" distL="0" distR="0" wp14:anchorId="6DB6C819" wp14:editId="66B73664">
            <wp:extent cx="5391785" cy="7988300"/>
            <wp:effectExtent l="0" t="0" r="0" b="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1785" cy="7988300"/>
                    </a:xfrm>
                    <a:prstGeom prst="rect">
                      <a:avLst/>
                    </a:prstGeom>
                    <a:noFill/>
                    <a:ln>
                      <a:noFill/>
                    </a:ln>
                  </pic:spPr>
                </pic:pic>
              </a:graphicData>
            </a:graphic>
          </wp:inline>
        </w:drawing>
      </w:r>
    </w:p>
    <w:p w14:paraId="6D90A7C9" w14:textId="3C2172AD" w:rsidR="000B39B3" w:rsidRDefault="000B39B3" w:rsidP="002C369C">
      <w:pPr>
        <w:pStyle w:val="Descripcin"/>
      </w:pPr>
      <w:bookmarkStart w:id="1" w:name="_Ref133354735"/>
      <w:r>
        <w:t xml:space="preserve">Figura </w:t>
      </w:r>
      <w:r>
        <w:fldChar w:fldCharType="begin"/>
      </w:r>
      <w:r>
        <w:instrText xml:space="preserve"> SEQ Figura \* ARABIC </w:instrText>
      </w:r>
      <w:r>
        <w:fldChar w:fldCharType="separate"/>
      </w:r>
      <w:r w:rsidR="00B2307D">
        <w:rPr>
          <w:noProof/>
        </w:rPr>
        <w:t>2</w:t>
      </w:r>
      <w:r>
        <w:fldChar w:fldCharType="end"/>
      </w:r>
      <w:bookmarkEnd w:id="1"/>
      <w:r>
        <w:t xml:space="preserve">. Área de estudio. Región </w:t>
      </w:r>
      <w:proofErr w:type="spellStart"/>
      <w:r>
        <w:t>Sanquianga</w:t>
      </w:r>
      <w:proofErr w:type="spellEnd"/>
      <w:r>
        <w:t>-Gorgona.</w:t>
      </w:r>
    </w:p>
    <w:p w14:paraId="36ACEA48" w14:textId="77777777" w:rsidR="00911183" w:rsidRDefault="00911183" w:rsidP="002C369C"/>
    <w:p w14:paraId="62A67C5B" w14:textId="27FD9F27" w:rsidR="00222031" w:rsidRDefault="00222031" w:rsidP="002C369C">
      <w:r>
        <w:lastRenderedPageBreak/>
        <w:br w:type="page"/>
      </w:r>
    </w:p>
    <w:p w14:paraId="0CBBAF05" w14:textId="4B3A1879" w:rsidR="004E4CF7" w:rsidRDefault="004E4CF7" w:rsidP="002C369C">
      <w:pPr>
        <w:pStyle w:val="Ttulo2"/>
      </w:pPr>
      <w:r>
        <w:lastRenderedPageBreak/>
        <w:t>Metodología de procesamiento y análisis de resultados</w:t>
      </w:r>
    </w:p>
    <w:p w14:paraId="24C32B14" w14:textId="77777777" w:rsidR="00222031" w:rsidRDefault="00222031" w:rsidP="002C369C">
      <w:pPr>
        <w:pStyle w:val="Ttulo3"/>
      </w:pPr>
      <w:r>
        <w:t>Análisis de muestras</w:t>
      </w:r>
    </w:p>
    <w:p w14:paraId="6E5872DB" w14:textId="16398E5F" w:rsidR="00222031" w:rsidRPr="007B3142" w:rsidRDefault="00222031" w:rsidP="002C369C">
      <w:pPr>
        <w:pStyle w:val="Ttulo3"/>
      </w:pPr>
      <w:r w:rsidRPr="007B3142">
        <w:t>Muestras microbiología</w:t>
      </w:r>
      <w:r w:rsidR="00730D18">
        <w:t>s</w:t>
      </w:r>
    </w:p>
    <w:p w14:paraId="523B3E88" w14:textId="77777777" w:rsidR="00222031" w:rsidRDefault="00222031" w:rsidP="002C369C">
      <w:r>
        <w:t xml:space="preserve">En este estudio, se utilizó una unidad de filtración previamente esterilizada con una bomba de vacío y expuesta a la luz UV durante 10 minutos para garantizar su esterilidad antes de su uso en el procedimiento de ensayo. Se colocó un filtro de membrana estéril en la unidad de filtración con la cuadrícula hacia arriba y se homogenizó vigorosamente la muestra antes de agregarla al embudo de filtración. Se aplicó vacío para hacer pasar la muestra a través del filtro de membrana de 0,45 µm, realizando diluciones si era necesario. Se observó que todo el líquido pasara a través del filtro y se enjuagó la superficie interior del embudo con agua </w:t>
      </w:r>
      <w:proofErr w:type="spellStart"/>
      <w:r>
        <w:t>peptonada</w:t>
      </w:r>
      <w:proofErr w:type="spellEnd"/>
      <w:r>
        <w:t xml:space="preserve"> estéril 0,1% o agua tamponada de dilución estéril. Después de la filtración, se retiró el filtro de membrana utilizando pinzas estériles y se incubó en Agua Peptona Alcalina al 1% a 35 ± 2 </w:t>
      </w:r>
      <w:proofErr w:type="spellStart"/>
      <w:r>
        <w:t>ºC</w:t>
      </w:r>
      <w:proofErr w:type="spellEnd"/>
      <w:r>
        <w:t xml:space="preserve"> durante 6 a 8 horas. Se repitió este procedimiento para todas las muestras restantes, realizando enjuagues con agua destilada estéril y exponiendo los embudos a luz UV por 10 minutos para evitar la contaminación cruzada por arrastre.</w:t>
      </w:r>
    </w:p>
    <w:p w14:paraId="45DAD4BA" w14:textId="77777777" w:rsidR="00222031" w:rsidRDefault="00222031" w:rsidP="002C369C">
      <w:r>
        <w:t>Después de haber transcurrido el tiempo de incubación, se tomó una asa de aro de inoculación (</w:t>
      </w:r>
      <w:r>
        <w:fldChar w:fldCharType="begin"/>
      </w:r>
      <w:r>
        <w:instrText xml:space="preserve"> REF _Ref133354814 \h </w:instrText>
      </w:r>
      <w:r>
        <w:fldChar w:fldCharType="separate"/>
      </w:r>
      <w:r>
        <w:t xml:space="preserve">Figura </w:t>
      </w:r>
      <w:r>
        <w:rPr>
          <w:noProof/>
        </w:rPr>
        <w:t>3</w:t>
      </w:r>
      <w:r>
        <w:fldChar w:fldCharType="end"/>
      </w:r>
      <w:r>
        <w:t xml:space="preserve">B) y se sembró por agotamiento en la superficie del Agar TCBS. Las placas de Petri con el Agar TCBS se incubaron invertidas durante 18 a 24 horas a 35 ± 2 °C. Luego, se observaron las colonias presuntivas de </w:t>
      </w:r>
      <w:r w:rsidRPr="00222031">
        <w:rPr>
          <w:i/>
          <w:iCs/>
        </w:rPr>
        <w:t>Vibrio</w:t>
      </w:r>
      <w:r>
        <w:t xml:space="preserve"> </w:t>
      </w:r>
      <w:proofErr w:type="spellStart"/>
      <w:r>
        <w:t>spp</w:t>
      </w:r>
      <w:proofErr w:type="spellEnd"/>
      <w:r>
        <w:t xml:space="preserve"> en el Agar TCBS, las cuales se caracterizan por tener un tamaño de 2-3 mm de diámetro, textura lisa, color amarillo y ser ligeramente aplanadas, con el centro opaco y la periferia translúcida.</w:t>
      </w:r>
    </w:p>
    <w:p w14:paraId="77202977" w14:textId="77777777" w:rsidR="00730D18" w:rsidRDefault="00730D18" w:rsidP="002C369C">
      <w:pPr>
        <w:pStyle w:val="Ttulo3"/>
      </w:pPr>
      <w:r>
        <w:t>Muestras químicas</w:t>
      </w:r>
    </w:p>
    <w:p w14:paraId="27E3A54E" w14:textId="77777777" w:rsidR="00730D18" w:rsidRDefault="00730D18" w:rsidP="002C369C">
      <w:r w:rsidRPr="00222031">
        <w:t xml:space="preserve">Durante la expedición a bordo del buque, se llevaron a cabo las mediciones de Oxígeno Disuelto (OD), salinidad y pH. Para determinar la OD, se utilizó un dosificador </w:t>
      </w:r>
      <w:proofErr w:type="spellStart"/>
      <w:r w:rsidRPr="00222031">
        <w:t>Metrhom</w:t>
      </w:r>
      <w:proofErr w:type="spellEnd"/>
      <w:r w:rsidRPr="00222031">
        <w:t xml:space="preserve"> modelo </w:t>
      </w:r>
      <w:proofErr w:type="spellStart"/>
      <w:r w:rsidRPr="00222031">
        <w:t>Multidosimat</w:t>
      </w:r>
      <w:proofErr w:type="spellEnd"/>
      <w:r w:rsidRPr="00222031">
        <w:t xml:space="preserve"> y para medir la salinidad y el pH se utilizó un </w:t>
      </w:r>
      <w:proofErr w:type="spellStart"/>
      <w:r w:rsidRPr="00222031">
        <w:t>multiparametro</w:t>
      </w:r>
      <w:proofErr w:type="spellEnd"/>
      <w:r w:rsidRPr="00222031">
        <w:t xml:space="preserve"> </w:t>
      </w:r>
      <w:proofErr w:type="spellStart"/>
      <w:r w:rsidRPr="00222031">
        <w:t>Schott</w:t>
      </w:r>
      <w:proofErr w:type="spellEnd"/>
      <w:r w:rsidRPr="00222031">
        <w:t xml:space="preserve"> modelo </w:t>
      </w:r>
      <w:proofErr w:type="spellStart"/>
      <w:r w:rsidRPr="00222031">
        <w:t>Handylab</w:t>
      </w:r>
      <w:proofErr w:type="spellEnd"/>
      <w:r w:rsidRPr="00222031">
        <w:t xml:space="preserve"> multi 12. Además, se realizó un pretratamiento de las muestras destinadas a los ensayos de nutrientes y clorofila a, y se continuó con el tratamiento analítico de las mismas en el laboratorio de</w:t>
      </w:r>
      <w:r>
        <w:t xml:space="preserve">l Centro de Investigaciones Oceanográficas e Hidrográficas del </w:t>
      </w:r>
      <w:r w:rsidRPr="00222031">
        <w:t>Pacífico.</w:t>
      </w:r>
    </w:p>
    <w:p w14:paraId="63496A8A" w14:textId="4EF599DA" w:rsidR="00730D18" w:rsidRDefault="00730D18" w:rsidP="002C369C">
      <w:r>
        <w:t xml:space="preserve">En el Laboratorio del CCCP se analizaron las muestras de nutrientes, pH, salinidad, Solidos Suspendidos Totales (SST), Oxígeno Disuelto (OD) y clorofila a, siguiendo los métodos verificados en el laboratorio de química en conformidad con la norma NTC ISO/IEC 17025:2017, la cual establece los requisitos generales para la competencia de los laboratorios de ensayo y calibración. Las determinaciones analíticas de nitritos, nitratos y silicatos se realizaron mediante métodos colorimétricos descritos por </w:t>
      </w:r>
      <w:r>
        <w:fldChar w:fldCharType="begin"/>
      </w:r>
      <w:r w:rsidR="00C71140">
        <w:instrText xml:space="preserve"> ADDIN ZOTERO_ITEM CSL_CITATION {"citationID":"5Shos0pD","properties":{"formattedCitation":"(Bendschneider &amp; Robinson, 1952)","plainCitation":"(Bendschneider &amp; Robinson, 1952)","dontUpdate":true,"noteIndex":0},"citationItems":[{"id":715,"uris":["http://zotero.org/users/8864020/items/ZFHR5BFT",["http://zotero.org/users/8864020/items/ZFHR5BFT"]],"itemData":{"id":715,"type":"report","collection-title":"Project NR 083 012","genre":"Technical Report","number":"No. 8","page":"18","publisher":"Office of Naval Research","title":"A new spectrophotometric method for the determination of nitrite in sea water","author":[{"family":"Bendschneider","given":"Kenneth"},{"family":"Robinson","given":"Rex J"}],"issued":{"date-parts":[["1952"]]}}}],"schema":"https://github.com/citation-style-language/schema/raw/master/csl-citation.json"} </w:instrText>
      </w:r>
      <w:r>
        <w:fldChar w:fldCharType="separate"/>
      </w:r>
      <w:proofErr w:type="spellStart"/>
      <w:r w:rsidRPr="008C3175">
        <w:t>Bendschneider</w:t>
      </w:r>
      <w:proofErr w:type="spellEnd"/>
      <w:r w:rsidRPr="008C3175">
        <w:t xml:space="preserve"> &amp; Robinson </w:t>
      </w:r>
      <w:r>
        <w:t>(</w:t>
      </w:r>
      <w:r w:rsidRPr="008C3175">
        <w:t>1952)</w:t>
      </w:r>
      <w:r>
        <w:fldChar w:fldCharType="end"/>
      </w:r>
      <w:r>
        <w:t xml:space="preserve"> y reducción con cadmio-cobre y metol-sulfito, respectivamente, tal como se describen en </w:t>
      </w:r>
      <w:r>
        <w:fldChar w:fldCharType="begin"/>
      </w:r>
      <w:r w:rsidR="00C71140">
        <w:instrText xml:space="preserve"> ADDIN ZOTERO_ITEM CSL_CITATION {"citationID":"MX3vEnRJ","properties":{"formattedCitation":"(Strickland &amp; Parsons, 1972)","plainCitation":"(Strickland &amp; Parsons, 1972)","dontUpdate":true,"noteIndex":0},"citationItems":[{"id":714,"uris":["http://zotero.org/users/8864020/items/NWU7FSZK",["http://zotero.org/users/8864020/items/NWU7FSZK"]],"itemData":{"id":714,"type":"book","note":"publisher: Fisheries research board of Canada","title":"A practical handbook of seawater analysis","author":[{"family":"Strickland","given":"John Douglas Hipwell"},{"family":"Parsons","given":"Timothy Richard"}],"issued":{"date-parts":[["1972"]]}}}],"schema":"https://github.com/citation-style-language/schema/raw/master/csl-citation.json"} </w:instrText>
      </w:r>
      <w:r>
        <w:fldChar w:fldCharType="separate"/>
      </w:r>
      <w:r w:rsidRPr="00DC6F77">
        <w:t>Strickland &amp; Parsons</w:t>
      </w:r>
      <w:r>
        <w:t xml:space="preserve"> (</w:t>
      </w:r>
      <w:r w:rsidRPr="00DC6F77">
        <w:t>1972)</w:t>
      </w:r>
      <w:r>
        <w:fldChar w:fldCharType="end"/>
      </w:r>
      <w:r>
        <w:t xml:space="preserve">. </w:t>
      </w:r>
      <w:r w:rsidRPr="00DC6F77">
        <w:rPr>
          <w:lang w:val="es-CO"/>
        </w:rPr>
        <w:t>Para determinar los fosfatos, se empleó el método del ácido ascórbico según lo publicado Murphy &amp; Riley</w:t>
      </w:r>
      <w:r>
        <w:t xml:space="preserve"> (</w:t>
      </w:r>
      <w:r w:rsidRPr="00DC6F77">
        <w:rPr>
          <w:lang w:val="es-CO"/>
        </w:rPr>
        <w:t xml:space="preserve">1958). </w:t>
      </w:r>
      <w:r>
        <w:t xml:space="preserve">La medición de pH y salinidad se realizó mediante los métodos 4500-H+ B y 2510 B, respectivamente. Para determinar los Sólidos Suspendidos Totales se utilizó el método 2540 D, mientras que para el Oxígeno Disuelto se usó el método </w:t>
      </w:r>
      <w:proofErr w:type="spellStart"/>
      <w:r>
        <w:t>yodométrico</w:t>
      </w:r>
      <w:proofErr w:type="spellEnd"/>
      <w:r>
        <w:t xml:space="preserve"> 4500-O B. Finalmente, la determinación de clorofila a se realizó aplicando el método tricromático 10200 H, todos estos procedimientos se describen en el Standard </w:t>
      </w:r>
      <w:proofErr w:type="spellStart"/>
      <w:r>
        <w:t>Methods</w:t>
      </w:r>
      <w:proofErr w:type="spellEnd"/>
      <w:r>
        <w:t xml:space="preserve"> </w:t>
      </w:r>
      <w:proofErr w:type="spellStart"/>
      <w:r>
        <w:t>for</w:t>
      </w:r>
      <w:proofErr w:type="spellEnd"/>
      <w:r>
        <w:t xml:space="preserve"> </w:t>
      </w:r>
      <w:proofErr w:type="spellStart"/>
      <w:r>
        <w:t>the</w:t>
      </w:r>
      <w:proofErr w:type="spellEnd"/>
      <w:r>
        <w:t xml:space="preserve"> </w:t>
      </w:r>
      <w:proofErr w:type="spellStart"/>
      <w:r>
        <w:t>Examination</w:t>
      </w:r>
      <w:proofErr w:type="spellEnd"/>
      <w:r>
        <w:t xml:space="preserve"> </w:t>
      </w:r>
      <w:proofErr w:type="spellStart"/>
      <w:r>
        <w:t>of</w:t>
      </w:r>
      <w:proofErr w:type="spellEnd"/>
      <w:r>
        <w:t xml:space="preserve"> </w:t>
      </w:r>
      <w:proofErr w:type="spellStart"/>
      <w:r>
        <w:t>Water</w:t>
      </w:r>
      <w:proofErr w:type="spellEnd"/>
      <w:r>
        <w:t xml:space="preserve"> and </w:t>
      </w:r>
      <w:proofErr w:type="spellStart"/>
      <w:r>
        <w:t>Wasterwater</w:t>
      </w:r>
      <w:proofErr w:type="spellEnd"/>
      <w:r>
        <w:t xml:space="preserve"> </w:t>
      </w:r>
      <w:r>
        <w:fldChar w:fldCharType="begin"/>
      </w:r>
      <w:r w:rsidR="00C71140">
        <w:instrText xml:space="preserve"> ADDIN ZOTERO_ITEM CSL_CITATION {"citationID":"580SWAkn","properties":{"formattedCitation":"(Lipps et\\uc0\\u160{}al., 2023)","plainCitation":"(Lipps et al., 2023)","noteIndex":0},"citationItems":[{"id":711,"uris":["http://zotero.org/users/8864020/items/HP9V8MPQ",["http://zotero.org/users/8864020/items/HP9V8MPQ"]],"itemData":{"id":711,"type":"book","event-place":"Washington DC","publisher":"APHA Press","publisher-place":"Washington DC","title":"Standard Methods for the Examination of Water and Wastewater","author":[{"family":"Lipps","given":"W C"},{"family":"Braun-Howland","given":"E B"},{"family":"Baxter","given":"T E"}],"issued":{"date-parts":[["2023"]]}}}],"schema":"https://github.com/citation-style-language/schema/raw/master/csl-citation.json"} </w:instrText>
      </w:r>
      <w:r>
        <w:fldChar w:fldCharType="separate"/>
      </w:r>
      <w:r w:rsidRPr="00730D18">
        <w:rPr>
          <w:rFonts w:cs="Times New Roman"/>
        </w:rPr>
        <w:t>(</w:t>
      </w:r>
      <w:proofErr w:type="spellStart"/>
      <w:r w:rsidRPr="00730D18">
        <w:rPr>
          <w:rFonts w:cs="Times New Roman"/>
        </w:rPr>
        <w:t>Lipps</w:t>
      </w:r>
      <w:proofErr w:type="spellEnd"/>
      <w:r w:rsidRPr="00730D18">
        <w:rPr>
          <w:rFonts w:cs="Times New Roman"/>
        </w:rPr>
        <w:t xml:space="preserve"> et al., 2023)</w:t>
      </w:r>
      <w:r>
        <w:fldChar w:fldCharType="end"/>
      </w:r>
      <w:r>
        <w:t>.</w:t>
      </w:r>
    </w:p>
    <w:p w14:paraId="5D06DC6E" w14:textId="77777777" w:rsidR="00F30B2F" w:rsidRDefault="00F30B2F" w:rsidP="002C369C"/>
    <w:p w14:paraId="13E7814B" w14:textId="77777777" w:rsidR="00222031" w:rsidRDefault="00222031" w:rsidP="002C369C"/>
    <w:p w14:paraId="771FBDEE" w14:textId="77777777" w:rsidR="00222031" w:rsidRDefault="00222031" w:rsidP="002C369C">
      <w:r>
        <w:rPr>
          <w:noProof/>
        </w:rPr>
        <w:drawing>
          <wp:inline distT="0" distB="0" distL="0" distR="0" wp14:anchorId="2EDAAEA0" wp14:editId="166A07F2">
            <wp:extent cx="5398770" cy="5669280"/>
            <wp:effectExtent l="0" t="0" r="0" b="7620"/>
            <wp:docPr id="7" name="Imagen 7" descr="Imagen que contiene interior, abrir, artículos, llenad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magen que contiene interior, abrir, artículos, llenado&#10;&#10;Descripción generada automáticament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8770" cy="5669280"/>
                    </a:xfrm>
                    <a:prstGeom prst="rect">
                      <a:avLst/>
                    </a:prstGeom>
                    <a:noFill/>
                    <a:ln>
                      <a:noFill/>
                    </a:ln>
                  </pic:spPr>
                </pic:pic>
              </a:graphicData>
            </a:graphic>
          </wp:inline>
        </w:drawing>
      </w:r>
    </w:p>
    <w:p w14:paraId="17C655EA" w14:textId="77777777" w:rsidR="00222031" w:rsidRPr="00CF34A1" w:rsidRDefault="00222031" w:rsidP="002C369C">
      <w:pPr>
        <w:pStyle w:val="Descripcin"/>
      </w:pPr>
      <w:bookmarkStart w:id="2" w:name="_Ref133354814"/>
      <w:r>
        <w:t xml:space="preserve">Figura </w:t>
      </w:r>
      <w:r>
        <w:fldChar w:fldCharType="begin"/>
      </w:r>
      <w:r>
        <w:instrText xml:space="preserve"> SEQ Figura \* ARABIC </w:instrText>
      </w:r>
      <w:r>
        <w:fldChar w:fldCharType="separate"/>
      </w:r>
      <w:r>
        <w:rPr>
          <w:noProof/>
        </w:rPr>
        <w:t>3</w:t>
      </w:r>
      <w:r>
        <w:fldChar w:fldCharType="end"/>
      </w:r>
      <w:bookmarkEnd w:id="2"/>
      <w:r>
        <w:t xml:space="preserve">. Toma y procesamiento de muestras. A. Toma de muestras de agua en las estaciones de muestreo. B. Proceso de inoculación con asa de aro en el medio de cultivo. C. Laboratorio de procesamiento de las muestras de microbiología. D. Siembra de las muestras de </w:t>
      </w:r>
      <w:r>
        <w:rPr>
          <w:i/>
          <w:iCs/>
        </w:rPr>
        <w:t xml:space="preserve">Vibrio </w:t>
      </w:r>
      <w:proofErr w:type="spellStart"/>
      <w:r>
        <w:t>spp</w:t>
      </w:r>
      <w:proofErr w:type="spellEnd"/>
      <w:r>
        <w:t>.</w:t>
      </w:r>
    </w:p>
    <w:p w14:paraId="777B4ADC" w14:textId="226CBAF0" w:rsidR="00911183" w:rsidRDefault="00911183" w:rsidP="002C369C"/>
    <w:p w14:paraId="404C5577" w14:textId="319EE5C8" w:rsidR="0054087F" w:rsidRDefault="0054087F" w:rsidP="002C369C">
      <w:pPr>
        <w:pStyle w:val="Ttulo3"/>
      </w:pPr>
      <w:r>
        <w:t>Muestras biológicas</w:t>
      </w:r>
    </w:p>
    <w:p w14:paraId="355B8A4F" w14:textId="01448B41" w:rsidR="00625BEA" w:rsidRDefault="0054087F" w:rsidP="002C369C">
      <w:r>
        <w:t xml:space="preserve">En el laboratorio del Área de Protección del Medio Marino (APROMM) del CIOH Pacífico, se cuantificaron las células de fitoplancton en una cámara Sedgwick-Rafter de 1 ml, utilizando un microscopio invertido Leica DMi1 con objetivos de 10X y 40X para observar las células con mayor detalle cuando era necesario. Se realizaron tres réplicas por muestra y se identificaron las especies utilizando claves taxonómicas y descripciones </w:t>
      </w:r>
      <w:r w:rsidR="00D814D0">
        <w:fldChar w:fldCharType="begin"/>
      </w:r>
      <w:r w:rsidR="00C71140">
        <w:instrText xml:space="preserve"> ADDIN ZOTERO_ITEM CSL_CITATION {"citationID":"iitH27cg","properties":{"formattedCitation":"(Balech, 1988; Cupp, 1943; Morales-Pulido &amp; Ak\\uc0\\u233{}-Castillo, 2019; Tomas et\\uc0\\u160{}al., 2010)","plainCitation":"(Balech, 1988; Cupp, 1943; Morales-Pulido &amp; Aké-Castillo, 2019; Tomas et al., 2010)","noteIndex":0},"citationItems":[{"id":709,"uris":["http://zotero.org/users/8864020/items/TIMUXVIS",["http://zotero.org/users/8864020/items/TIMUXVIS"]],"itemData":{"id":709,"type":"document","abstract":"RESUMEN Los Dinoflagelados del Atlántico sudoccidental. Este trabajo constituye el primer listado general de los dinoflagelados del Atlántico sudoccidental. La región explorada corresponde al extremo occidental del Atlántico sur situado al norte de la Convergencia Antártica. Su límite occidental es la costa de Sudamérica, extendiéndose hacia el sur hasta el meridiano 60ºO. Los límites este y sur se han fijado arbitrariamente, debido a la falta o a la escasez de muestras, entre el meridiano 45ºO y el paralelo 32ºS. Se presenta una relación breve y crítica de los estudios ya publicados sobre dinoflagelados en esta región. Le sigue una discusión sobre la sistemática general de este grupo de organismos, así como de los problemas que surgen por el uso de dos códigos nomenclaturales distintos. La mayor parte del trabajo lo ocupa la descripción y discusión concisa de más de 330 especies encontradas en el área situada entre los límites antes descritos. También se presentan datos sobre distribución y ecología de cada especie. A partir de la página 174 se presentan unos 45 taxones encontrados al norte o al este del área de estudio, u observados tras acabar el estudio de taxonomía general. Se observa una escasa representación de dinoflagelados atecados, lo cual posiblemente se explique por el uso de fijadores inadecuados. A éstos se les aplicó la taxonomía tradicional. Así pues, Gymnodinium, Amphidinium y Gyrodinium se mantienen como géneros discretos a pesar de la opinión personal del autor de que las diferencias entre ellos son mínimas, en especial las que separan el género Gymnodinium de Amphidinium. A pesar de que Balechina Loeblich and Loeblich parece bien establecida, al menos como subgénero, se han descrito con el nombre genérico Gymnodinium todas las especies descritas bajo este nombre genérico a la espera de una revisión general de Gymnodinium s. lato. Se propone una nueva familia, Protoperidiniidae, con dos subfamilias: Protoperidiniinae y Diplopsaliinae. Protoperidinium subcrassipes es una especie nueva. Se redefine la familia Gonyaulacidae. Se propone el nuevo género Schuetiella para las especies que se habían publicado con los nombres: Steiniella mitra, Gonyaulax mitra y Oxytosum gigas. Un minucioso estudio prueba que su morfología es bien distinta que la de esos otros géneros. El género Ensiculifera, registrado por primera vez en el Atlántico sur, está representado en esta área por una nueva especie, E. angulata. Se publica por primera vez un estudio detallado de la morfología tecal de Heterocapsa triquetra basada en poblaciones naturales. Se proponen dos nuevas variedades y diez nuevas combinaciones. Muchas de las especies se describen o incluso se citan por primera vez en material recolectado en el Atlántico sudoccidental. La mayor parte de las descripciones y figuras son originales. Sólo en unos pocos casos, si la identificación era correcta, se han incluido especies no estudiadas por el autor. Todas han sido ilustradas mediante dibujos. Se añaden algunas claves taxonómicas.","publisher":"Ministerio de Agricultura, Pesca y Alimentación; Instituto Español de Oceanografía.","title":"Los dinoflagelados del Atlántico sudoccidental","URL":"http://hdl.handle.net/10508/993","author":[{"family":"Balech","given":"E. (Enrique)"}],"issued":{"date-parts":[["1988"]]}}},{"id":710,"uris":["http://zotero.org/users/8864020/items/7R9MZSN8",["http://zotero.org/users/8864020/items/7R9MZSN8"]],"itemData":{"id":710,"type":"book","event-place":"Berkeley, California","number-of-pages":"1–238","publisher":"University of California Press","publisher-place":"Berkeley, California","title":"Marine Planktonic Diatoms of the West Coast of North America Bulletin of the Scripps Institution of Oceanography","volume":"5","author":[{"family":"Cupp","given":"E E"}],"issued":{"date-parts":[["1943"]]}}},{"id":707,"uris":["http://zotero.org/users/8864020/items/C5SP9AJM",["http://zotero.org/users/8864020/items/C5SP9AJM"]],"itemData":{"id":707,"type":"article-journal","container-title":"Revista mexicana de biodiversidad","note":"publisher: Instituto de Biología, UNAM","title":"Coscinodiscus y Coscinodiscopsis (Bacillariophyceae) del Parque Nacional Sistema Arrecifal Veracruzano, golfo de México","volume":"90","author":[{"family":"Morales-Pulido","given":"José Manuel"},{"family":"Aké-Castillo","given":"José Antolín"}],"issued":{"date-parts":[["2019"]]}}},{"id":708,"uris":["http://zotero.org/users/8864020/items/DV9QHD98",["http://zotero.org/users/8864020/items/DV9QHD98"]],"itemData":{"id":708,"type":"book","publisher":"Academic Press","title":"Identifying Marine Diatoms and Dinoflagellates","author":[{"family":"Tomas","given":"Carmelo R"},{"family":"Hasle","given":"Grethe R"},{"family":"Syvertsen","given":"Erik E"},{"family":"Steidinger","given":"Karen A"},{"family":"Tangen","given":"Karl"}],"editor":[{"family":"Tomas","given":"Carmelo R"}],"issued":{"date-parts":[["2010",1]]}}}],"schema":"https://github.com/citation-style-language/schema/raw/master/csl-citation.json"} </w:instrText>
      </w:r>
      <w:r w:rsidR="00D814D0">
        <w:fldChar w:fldCharType="separate"/>
      </w:r>
      <w:r w:rsidR="00D814D0" w:rsidRPr="00D814D0">
        <w:rPr>
          <w:rFonts w:cs="Times New Roman"/>
        </w:rPr>
        <w:t>(</w:t>
      </w:r>
      <w:proofErr w:type="spellStart"/>
      <w:r w:rsidR="00D814D0" w:rsidRPr="00D814D0">
        <w:rPr>
          <w:rFonts w:cs="Times New Roman"/>
        </w:rPr>
        <w:t>Balech</w:t>
      </w:r>
      <w:proofErr w:type="spellEnd"/>
      <w:r w:rsidR="00D814D0" w:rsidRPr="00D814D0">
        <w:rPr>
          <w:rFonts w:cs="Times New Roman"/>
        </w:rPr>
        <w:t xml:space="preserve">, 1988; </w:t>
      </w:r>
      <w:proofErr w:type="spellStart"/>
      <w:r w:rsidR="00D814D0" w:rsidRPr="00D814D0">
        <w:rPr>
          <w:rFonts w:cs="Times New Roman"/>
        </w:rPr>
        <w:t>Cupp</w:t>
      </w:r>
      <w:proofErr w:type="spellEnd"/>
      <w:r w:rsidR="00D814D0" w:rsidRPr="00D814D0">
        <w:rPr>
          <w:rFonts w:cs="Times New Roman"/>
        </w:rPr>
        <w:t>, 1943; Morales-Pulido &amp; Aké-</w:t>
      </w:r>
      <w:r w:rsidR="00D814D0" w:rsidRPr="00D814D0">
        <w:rPr>
          <w:rFonts w:cs="Times New Roman"/>
        </w:rPr>
        <w:lastRenderedPageBreak/>
        <w:t>Castillo, 2019; Tomas et al., 2010)</w:t>
      </w:r>
      <w:r w:rsidR="00D814D0">
        <w:fldChar w:fldCharType="end"/>
      </w:r>
      <w:r w:rsidR="00D814D0">
        <w:t>.</w:t>
      </w:r>
      <w:r>
        <w:t xml:space="preserve"> Además, se verificó el estado taxonómico de las especies, autores y sinonimia mediante la base de datos </w:t>
      </w:r>
      <w:proofErr w:type="spellStart"/>
      <w:r>
        <w:t>Algaebase</w:t>
      </w:r>
      <w:proofErr w:type="spellEnd"/>
      <w:r>
        <w:t xml:space="preserve"> </w:t>
      </w:r>
      <w:r w:rsidR="00D814D0">
        <w:fldChar w:fldCharType="begin"/>
      </w:r>
      <w:r w:rsidR="00C71140">
        <w:instrText xml:space="preserve"> ADDIN ZOTERO_ITEM CSL_CITATION {"citationID":"TSNk5dOI","properties":{"formattedCitation":"(Guiry &amp; Guiry, 2023)","plainCitation":"(Guiry &amp; Guiry, 2023)","noteIndex":0},"citationItems":[{"id":706,"uris":["http://zotero.org/users/8864020/items/VJA3FGF8",["http://zotero.org/users/8864020/items/VJA3FGF8"]],"itemData":{"id":706,"type":"webpage","container-title":"National University of Ireland, Galway","title":"AlgaeBase. World-wide electronic publication","URL":"https://www.algaebase.org","author":[{"family":"Guiry","given":"M D"},{"family":"Guiry","given":"G M"}],"accessed":{"date-parts":[["2022",6,25]]},"issued":{"date-parts":[["2023"]]}}}],"schema":"https://github.com/citation-style-language/schema/raw/master/csl-citation.json"} </w:instrText>
      </w:r>
      <w:r w:rsidR="00D814D0">
        <w:fldChar w:fldCharType="separate"/>
      </w:r>
      <w:r w:rsidR="00D814D0" w:rsidRPr="00D814D0">
        <w:t>(</w:t>
      </w:r>
      <w:proofErr w:type="spellStart"/>
      <w:r w:rsidR="00D814D0" w:rsidRPr="00D814D0">
        <w:t>Guiry</w:t>
      </w:r>
      <w:proofErr w:type="spellEnd"/>
      <w:r w:rsidR="00D814D0" w:rsidRPr="00D814D0">
        <w:t xml:space="preserve"> &amp; </w:t>
      </w:r>
      <w:proofErr w:type="spellStart"/>
      <w:r w:rsidR="00D814D0" w:rsidRPr="00D814D0">
        <w:t>Guiry</w:t>
      </w:r>
      <w:proofErr w:type="spellEnd"/>
      <w:r w:rsidR="00D814D0" w:rsidRPr="00D814D0">
        <w:t>, 2023)</w:t>
      </w:r>
      <w:r w:rsidR="00D814D0">
        <w:fldChar w:fldCharType="end"/>
      </w:r>
      <w:r w:rsidR="00625BEA">
        <w:t>.</w:t>
      </w:r>
    </w:p>
    <w:p w14:paraId="79CDD63D" w14:textId="327BF1AE" w:rsidR="00625BEA" w:rsidRDefault="00625BEA" w:rsidP="002C369C">
      <w:pPr>
        <w:pStyle w:val="Ttulo3"/>
      </w:pPr>
      <w:r>
        <w:t>Análisis de datos</w:t>
      </w:r>
    </w:p>
    <w:p w14:paraId="4D2F8D21" w14:textId="4F49596C" w:rsidR="00DC500E" w:rsidRPr="002C369C" w:rsidRDefault="00DE0D6D" w:rsidP="002C369C">
      <w:r w:rsidRPr="002C369C">
        <w:t xml:space="preserve">En total se obtuvieron datos para 17 variables  ambientales hidrográficas, </w:t>
      </w:r>
      <w:r w:rsidR="00DC500E" w:rsidRPr="002C369C">
        <w:t>seis</w:t>
      </w:r>
      <w:r w:rsidRPr="002C369C">
        <w:t xml:space="preserve"> variable químicas: Nitratos (NO2 -) [</w:t>
      </w:r>
      <w:r w:rsidR="004D0AA0" w:rsidRPr="002C369C">
        <w:t>µM], Nitratos (NO3 -) [µM], Fosfatos (PO4-3) [µM], Silicatos (SiO2) [µM], pH, Oxígeno disuelto [mg O2.L-1]</w:t>
      </w:r>
      <w:r w:rsidR="00DC500E" w:rsidRPr="002C369C">
        <w:t xml:space="preserve">; </w:t>
      </w:r>
      <w:r w:rsidR="003B25E0" w:rsidRPr="002C369C">
        <w:t>cinco</w:t>
      </w:r>
      <w:r w:rsidR="00DC500E" w:rsidRPr="002C369C">
        <w:t xml:space="preserve"> variables físicas Transparencia del agua (m), Solidos Suspendidos totales [mg.L-1]</w:t>
      </w:r>
      <w:r w:rsidR="002B71D3" w:rsidRPr="002C369C">
        <w:t>, Temperatura</w:t>
      </w:r>
      <w:r w:rsidR="003B25E0" w:rsidRPr="002C369C">
        <w:t xml:space="preserve"> superficial del mar</w:t>
      </w:r>
      <w:r w:rsidR="002B71D3" w:rsidRPr="002C369C">
        <w:t xml:space="preserve"> </w:t>
      </w:r>
      <w:r w:rsidR="003B25E0" w:rsidRPr="002C369C">
        <w:t xml:space="preserve">(°C), Salinidad superficial del mar (PSU) y Densidad del agua </w:t>
      </w:r>
      <w:r w:rsidR="002955D1" w:rsidRPr="002C369C">
        <w:t xml:space="preserve">superficial </w:t>
      </w:r>
      <w:r w:rsidR="003B25E0" w:rsidRPr="002C369C">
        <w:t xml:space="preserve">[kg.m-3]; cinco variables biológicas Clorofila a </w:t>
      </w:r>
      <w:r w:rsidR="002955D1" w:rsidRPr="002C369C">
        <w:t xml:space="preserve">superficial </w:t>
      </w:r>
      <w:r w:rsidR="003B25E0" w:rsidRPr="002C369C">
        <w:t xml:space="preserve">[µg.L-1], Densidad del fitoplancton </w:t>
      </w:r>
      <w:r w:rsidR="002955D1" w:rsidRPr="002C369C">
        <w:t>superficial [Cel.L-1]</w:t>
      </w:r>
      <w:r w:rsidR="00264427" w:rsidRPr="002C369C">
        <w:t xml:space="preserve">, Diversidad de primer y segundo orden (0D y 1D números de Hill q=0 – Riqueza de especies; q = 1 </w:t>
      </w:r>
      <w:proofErr w:type="spellStart"/>
      <w:r w:rsidR="00264427" w:rsidRPr="002C369C">
        <w:t>exp</w:t>
      </w:r>
      <w:proofErr w:type="spellEnd"/>
      <w:r w:rsidR="00264427" w:rsidRPr="002C369C">
        <w:t xml:space="preserve"> (H’))</w:t>
      </w:r>
      <w:r w:rsidR="00381753" w:rsidRPr="002C369C">
        <w:t>.</w:t>
      </w:r>
    </w:p>
    <w:p w14:paraId="57F35E07" w14:textId="5A037DB9" w:rsidR="00625BEA" w:rsidRDefault="002C369C" w:rsidP="002C369C">
      <w:r>
        <w:t>Para el manejo y limpieza de datos se realizaron con el paquete de lenguaje de programación R “</w:t>
      </w:r>
      <w:proofErr w:type="spellStart"/>
      <w:r>
        <w:t>tydiverse</w:t>
      </w:r>
      <w:proofErr w:type="spellEnd"/>
      <w:r>
        <w:t xml:space="preserve">” </w:t>
      </w:r>
      <w:r>
        <w:fldChar w:fldCharType="begin"/>
      </w:r>
      <w:r w:rsidR="00C71140">
        <w:instrText xml:space="preserve"> ADDIN ZOTERO_ITEM CSL_CITATION {"citationID":"8uufXzXd","properties":{"formattedCitation":"(Wickham et\\uc0\\u160{}al., 2019)","plainCitation":"(Wickham et al., 2019)","noteIndex":0},"citationItems":[{"id":694,"uris":["http://zotero.org/users/8864020/items/LH6RJ7AW",["http://zotero.org/users/8864020/items/LH6RJ7AW"]],"itemData":{"id":694,"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sidRPr="002C369C">
        <w:rPr>
          <w:rFonts w:cs="Times New Roman"/>
        </w:rPr>
        <w:t>(</w:t>
      </w:r>
      <w:proofErr w:type="spellStart"/>
      <w:r w:rsidRPr="002C369C">
        <w:rPr>
          <w:rFonts w:cs="Times New Roman"/>
        </w:rPr>
        <w:t>Wickham</w:t>
      </w:r>
      <w:proofErr w:type="spellEnd"/>
      <w:r w:rsidRPr="002C369C">
        <w:rPr>
          <w:rFonts w:cs="Times New Roman"/>
        </w:rPr>
        <w:t xml:space="preserve"> et al., 2019)</w:t>
      </w:r>
      <w:r>
        <w:fldChar w:fldCharType="end"/>
      </w:r>
      <w:r>
        <w:t xml:space="preserve">. </w:t>
      </w:r>
      <w:r w:rsidR="00DE0D6D">
        <w:t xml:space="preserve">Para analizar los datos obtenidos a partir de las muestras, </w:t>
      </w:r>
      <w:r w:rsidR="00C71140">
        <w:t>primero se realizó una correlación múltiple de “Spearman” con el paquete “</w:t>
      </w:r>
      <w:proofErr w:type="spellStart"/>
      <w:r w:rsidR="00C71140">
        <w:t>stats</w:t>
      </w:r>
      <w:proofErr w:type="spellEnd"/>
      <w:r w:rsidR="00C71140">
        <w:t xml:space="preserve">” de R </w:t>
      </w:r>
      <w:r w:rsidR="00C71140">
        <w:rPr>
          <w:i/>
          <w:iCs/>
        </w:rPr>
        <w:fldChar w:fldCharType="begin"/>
      </w:r>
      <w:r w:rsidR="00C71140">
        <w:rPr>
          <w:i/>
          <w:iCs/>
        </w:rPr>
        <w:instrText xml:space="preserve"> ADDIN ZOTERO_ITEM CSL_CITATION {"citationID":"MrmQJZOT","properties":{"formattedCitation":"(R Core Team, 2022)","plainCitation":"(R Core Team, 2022)","noteIndex":0},"citationItems":[{"id":695,"uris":["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C71140">
        <w:rPr>
          <w:i/>
          <w:iCs/>
        </w:rPr>
        <w:fldChar w:fldCharType="separate"/>
      </w:r>
      <w:r w:rsidR="00C71140" w:rsidRPr="00C71140">
        <w:t xml:space="preserve">(R Core </w:t>
      </w:r>
      <w:proofErr w:type="spellStart"/>
      <w:r w:rsidR="00C71140" w:rsidRPr="00C71140">
        <w:t>Team</w:t>
      </w:r>
      <w:proofErr w:type="spellEnd"/>
      <w:r w:rsidR="00C71140" w:rsidRPr="00C71140">
        <w:t>, 2022)</w:t>
      </w:r>
      <w:r w:rsidR="00C71140">
        <w:rPr>
          <w:i/>
          <w:iCs/>
        </w:rPr>
        <w:fldChar w:fldCharType="end"/>
      </w:r>
      <w:r w:rsidR="00C71140">
        <w:t xml:space="preserve">. </w:t>
      </w:r>
      <w:r w:rsidR="00312235">
        <w:t>Posteriormente se</w:t>
      </w:r>
      <w:r w:rsidR="00DE0D6D">
        <w:t xml:space="preserve"> realizó un análisis multivariado de componentes principales con el objetivo de reducir la dimensionalidad de los datos, identificando las variables más importantes y transformar los datos a un espacio de menor dimensionalidad. </w:t>
      </w:r>
      <w:r w:rsidR="00C71140">
        <w:t>Para este análisis, se emplearon el paquete "</w:t>
      </w:r>
      <w:proofErr w:type="spellStart"/>
      <w:r w:rsidR="00C71140">
        <w:t>stats</w:t>
      </w:r>
      <w:proofErr w:type="spellEnd"/>
      <w:r w:rsidR="00C71140">
        <w:t xml:space="preserve">" de R </w:t>
      </w:r>
      <w:r w:rsidR="007D643E">
        <w:t xml:space="preserve"> </w:t>
      </w:r>
      <w:r w:rsidR="007D643E">
        <w:fldChar w:fldCharType="begin"/>
      </w:r>
      <w:r w:rsidR="00C71140">
        <w:instrText xml:space="preserve"> ADDIN ZOTERO_ITEM CSL_CITATION {"citationID":"yvt8xdSx","properties":{"formattedCitation":"(R Core Team, 2022)","plainCitation":"(R Core Team, 2022)","noteIndex":0},"citationItems":[{"id":695,"uris":["http://zotero.org/users/8864020/items/FWA8U7J5",["http://zotero.org/users/8864020/items/FWA8U7J5"]],"itemData":{"id":695,"type":"software","abstract":"This package contains functions for statistical calculations and random number generation.","event-place":"Vienna, Austria","publisher":"R Foundation for Statistical Computing","publisher-place":"Vienna, Austria","title":"stats: A Language and Environment for Statistical Computing","URL":"https://www.R-project.org/","author":[{"literal":"R Core Team"}],"issued":{"date-parts":[["2022"]]}}}],"schema":"https://github.com/citation-style-language/schema/raw/master/csl-citation.json"} </w:instrText>
      </w:r>
      <w:r w:rsidR="007D643E">
        <w:fldChar w:fldCharType="separate"/>
      </w:r>
      <w:r w:rsidR="007D643E" w:rsidRPr="007D643E">
        <w:t xml:space="preserve">(R Core </w:t>
      </w:r>
      <w:proofErr w:type="spellStart"/>
      <w:r w:rsidR="007D643E" w:rsidRPr="007D643E">
        <w:t>Team</w:t>
      </w:r>
      <w:proofErr w:type="spellEnd"/>
      <w:r w:rsidR="007D643E" w:rsidRPr="007D643E">
        <w:t>, 2022)</w:t>
      </w:r>
      <w:r w:rsidR="007D643E">
        <w:fldChar w:fldCharType="end"/>
      </w:r>
      <w:r>
        <w:t xml:space="preserve"> </w:t>
      </w:r>
      <w:r w:rsidR="00C71140">
        <w:t>y el paquete "</w:t>
      </w:r>
      <w:proofErr w:type="spellStart"/>
      <w:r w:rsidR="00C71140">
        <w:t>factoextra</w:t>
      </w:r>
      <w:proofErr w:type="spellEnd"/>
      <w:r w:rsidR="00C71140">
        <w:t>" para el manejo de los resultados y gráficos</w:t>
      </w:r>
      <w:r>
        <w:t xml:space="preserve"> </w:t>
      </w:r>
      <w:r>
        <w:fldChar w:fldCharType="begin"/>
      </w:r>
      <w:r w:rsidR="00C71140">
        <w:instrText xml:space="preserve"> ADDIN ZOTERO_ITEM CSL_CITATION {"citationID":"6Ly8XvBB","properties":{"formattedCitation":"(Kassambara &amp; Mundt, 2020)","plainCitation":"(Kassambara &amp; Mundt, 2020)","noteIndex":0},"citationItems":[{"id":703,"uris":["http://zotero.org/users/8864020/items/T8APEETW",["http://zotero.org/users/8864020/items/T8APEETW"]],"itemData":{"id":703,"type":"software","medium":"R package","title":"factoextra: Extract and Visualize the Results of Multivariate Data Analyses","URL":"https://CRAN.R-project.org/package=factoextra","version":"version 1.0.7","author":[{"family":"Kassambara","given":"Alboukadel"},{"family":"Mundt","given":"Fabian"}],"issued":{"date-parts":[["2020"]]}}}],"schema":"https://github.com/citation-style-language/schema/raw/master/csl-citation.json"} </w:instrText>
      </w:r>
      <w:r>
        <w:fldChar w:fldCharType="separate"/>
      </w:r>
      <w:r w:rsidRPr="002C369C">
        <w:t>(</w:t>
      </w:r>
      <w:proofErr w:type="spellStart"/>
      <w:r w:rsidRPr="002C369C">
        <w:t>Kassambara</w:t>
      </w:r>
      <w:proofErr w:type="spellEnd"/>
      <w:r w:rsidRPr="002C369C">
        <w:t xml:space="preserve"> &amp; </w:t>
      </w:r>
      <w:proofErr w:type="spellStart"/>
      <w:r w:rsidRPr="002C369C">
        <w:t>Mundt</w:t>
      </w:r>
      <w:proofErr w:type="spellEnd"/>
      <w:r w:rsidRPr="002C369C">
        <w:t>, 2020)</w:t>
      </w:r>
      <w:r>
        <w:fldChar w:fldCharType="end"/>
      </w:r>
      <w:r>
        <w:t>.</w:t>
      </w:r>
    </w:p>
    <w:p w14:paraId="1680A60B" w14:textId="7F429F6D" w:rsidR="002C369C" w:rsidRDefault="00D94036" w:rsidP="002C369C">
      <w:r>
        <w:t xml:space="preserve">Se utilizó un modelo General Linealizado (GLM) de tipo binomial </w:t>
      </w:r>
      <w:r w:rsidR="002B11D9">
        <w:t>con el paquete de R “</w:t>
      </w:r>
      <w:proofErr w:type="spellStart"/>
      <w:r w:rsidR="002B11D9">
        <w:t>pROC</w:t>
      </w:r>
      <w:proofErr w:type="spellEnd"/>
      <w:r w:rsidR="002B11D9">
        <w:t xml:space="preserve">” </w:t>
      </w:r>
      <w:r w:rsidR="002B11D9">
        <w:fldChar w:fldCharType="begin"/>
      </w:r>
      <w:r w:rsidR="002B11D9">
        <w:instrText xml:space="preserve"> ADDIN ZOTERO_ITEM CSL_CITATION {"citationID":"F7YPmX7b","properties":{"formattedCitation":"(Robin et\\uc0\\u160{}al., 2011)","plainCitation":"(Robin et al., 2011)","noteIndex":0},"citationItems":[{"id":700,"uris":["http://zotero.org/users/8864020/items/6SNFNFP4"],"itemData":{"id":700,"type":"software","title":"pROC: an open-source package for R and S+ to analyze and compare ROC curve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2B11D9">
        <w:fldChar w:fldCharType="separate"/>
      </w:r>
      <w:r w:rsidR="002B11D9" w:rsidRPr="002B11D9">
        <w:rPr>
          <w:rFonts w:cs="Times New Roman"/>
        </w:rPr>
        <w:t>(Robin et al., 2011)</w:t>
      </w:r>
      <w:r w:rsidR="002B11D9">
        <w:fldChar w:fldCharType="end"/>
      </w:r>
      <w:r w:rsidR="002B11D9">
        <w:t xml:space="preserve">, </w:t>
      </w:r>
      <w:r>
        <w:t xml:space="preserve">para evaluar y crear modelos de relación entre la incidencia de Vibrio y las variables obtenidas, utilizando la función </w:t>
      </w:r>
      <w:proofErr w:type="spellStart"/>
      <w:r w:rsidRPr="00D94036">
        <w:rPr>
          <w:i/>
          <w:iCs/>
        </w:rPr>
        <w:t>logit</w:t>
      </w:r>
      <w:proofErr w:type="spellEnd"/>
      <w:r>
        <w:t xml:space="preserve"> para modelar la relación entre la probabilidad de éxito de la variable dependiente y las variables predictoras </w:t>
      </w:r>
      <w:r w:rsidR="00F73415">
        <w:fldChar w:fldCharType="begin"/>
      </w:r>
      <w:r w:rsidR="00C71140">
        <w:instrText xml:space="preserve"> ADDIN ZOTERO_ITEM CSL_CITATION {"citationID":"PgP8hyza","properties":{"formattedCitation":"(Herrera et\\uc0\\u160{}al., 2023)","plainCitation":"(Herrera et al., 2023)","noteIndex":0},"citationItems":[{"id":693,"uris":["http://zotero.org/users/8864020/items/K69NS9LZ",["http://zotero.org/users/8864020/items/K69NS9LZ"]],"itemData":{"id":693,"type":"book","publisher":"Ecoe Ediciones","title":"Métodos numéricos con aplicación a la ingeniería-2da edición","author":[{"family":"Herrera","given":"Solon Efren Losada"},{"family":"Díaz","given":"Néstor Orlando Forero"},{"family":"Lozano","given":"Juan David Tole"}],"issued":{"date-parts":[["2023"]]}}}],"schema":"https://github.com/citation-style-language/schema/raw/master/csl-citation.json"} </w:instrText>
      </w:r>
      <w:r w:rsidR="00F73415">
        <w:fldChar w:fldCharType="separate"/>
      </w:r>
      <w:r w:rsidR="00F73415" w:rsidRPr="00F73415">
        <w:rPr>
          <w:rFonts w:cs="Times New Roman"/>
        </w:rPr>
        <w:t>(Herrera et al., 2023)</w:t>
      </w:r>
      <w:r w:rsidR="00F73415">
        <w:fldChar w:fldCharType="end"/>
      </w:r>
      <w:r w:rsidR="002C369C">
        <w:t xml:space="preserve">. Este modelo se basa en la distribución binomial y utiliza la función </w:t>
      </w:r>
      <w:proofErr w:type="spellStart"/>
      <w:r w:rsidR="002C369C" w:rsidRPr="00312235">
        <w:rPr>
          <w:i/>
          <w:iCs/>
        </w:rPr>
        <w:t>logit</w:t>
      </w:r>
      <w:proofErr w:type="spellEnd"/>
      <w:r w:rsidR="002C369C">
        <w:t xml:space="preserve"> para modelar la relación entre la probabilidad de éxito de la variable dependiente y las variables predictoras.</w:t>
      </w:r>
    </w:p>
    <w:p w14:paraId="36BEE45F" w14:textId="232ADB8E" w:rsidR="00F73415" w:rsidRDefault="00F73415" w:rsidP="002C369C">
      <w:pPr>
        <w:rPr>
          <w:lang w:val="es-CO" w:eastAsia="es-CO"/>
        </w:rPr>
      </w:pPr>
      <m:oMathPara>
        <m:oMath>
          <m:r>
            <m:rPr>
              <m:sty m:val="p"/>
            </m:rPr>
            <w:rPr>
              <w:rStyle w:val="mord"/>
              <w:rFonts w:ascii="Cambria Math" w:hAnsi="Cambria Math"/>
            </w:rPr>
            <m:t>logit</m:t>
          </m:r>
          <m:d>
            <m:dPr>
              <m:ctrlPr>
                <w:rPr>
                  <w:rStyle w:val="mopen"/>
                  <w:rFonts w:ascii="Cambria Math" w:hAnsi="Cambria Math"/>
                </w:rPr>
              </m:ctrlPr>
            </m:dPr>
            <m:e>
              <m:r>
                <m:rPr>
                  <m:sty m:val="p"/>
                </m:rPr>
                <w:rPr>
                  <w:rStyle w:val="mord"/>
                  <w:rFonts w:ascii="Cambria Math" w:hAnsi="Cambria Math"/>
                </w:rPr>
                <m:t>pi</m:t>
              </m:r>
              <m:r>
                <m:rPr>
                  <m:sty m:val="p"/>
                </m:rPr>
                <w:rPr>
                  <w:rStyle w:val="vlist-s"/>
                  <w:rFonts w:ascii="Cambria Math" w:hAnsi="Cambria Math" w:cs="Times New Roman"/>
                </w:rPr>
                <m:t>​</m:t>
              </m:r>
              <m:ctrlPr>
                <w:rPr>
                  <w:rStyle w:val="mclose"/>
                  <w:rFonts w:ascii="Cambria Math" w:hAnsi="Cambria Math"/>
                  <w:i/>
                  <w:iCs/>
                </w:rPr>
              </m:ctrlPr>
            </m:e>
          </m:d>
          <m:r>
            <w:rPr>
              <w:rStyle w:val="mrel"/>
              <w:rFonts w:ascii="Cambria Math" w:hAnsi="Cambria Math"/>
            </w:rPr>
            <m:t>=</m:t>
          </m:r>
          <m:r>
            <m:rPr>
              <m:sty m:val="p"/>
            </m:rPr>
            <w:rPr>
              <w:rStyle w:val="mord"/>
              <w:rFonts w:ascii="Cambria Math" w:hAnsi="Cambria Math"/>
            </w:rPr>
            <m:t>β0</m:t>
          </m:r>
          <m:r>
            <m:rPr>
              <m:sty m:val="p"/>
            </m:rPr>
            <w:rPr>
              <w:rStyle w:val="vlist-s"/>
              <w:rFonts w:ascii="Cambria Math" w:hAnsi="Cambria Math" w:cs="Times New Roman"/>
            </w:rPr>
            <m:t>​</m:t>
          </m:r>
          <m:r>
            <m:rPr>
              <m:sty m:val="p"/>
            </m:rPr>
            <w:rPr>
              <w:rStyle w:val="mbin"/>
              <w:rFonts w:ascii="Cambria Math" w:hAnsi="Cambria Math"/>
            </w:rPr>
            <m:t>+</m:t>
          </m:r>
          <m:r>
            <m:rPr>
              <m:sty m:val="p"/>
            </m:rPr>
            <w:rPr>
              <w:rStyle w:val="mord"/>
              <w:rFonts w:ascii="Cambria Math" w:hAnsi="Cambria Math"/>
            </w:rPr>
            <m:t xml:space="preserve">β1 </m:t>
          </m:r>
          <m:r>
            <m:rPr>
              <m:sty m:val="p"/>
            </m:rPr>
            <w:rPr>
              <w:rStyle w:val="vlist-s"/>
              <w:rFonts w:ascii="Cambria Math" w:hAnsi="Cambria Math" w:cs="Times New Roman"/>
            </w:rPr>
            <m:t>​</m:t>
          </m:r>
          <m:r>
            <m:rPr>
              <m:sty m:val="p"/>
            </m:rPr>
            <w:rPr>
              <w:rStyle w:val="mord"/>
              <w:rFonts w:ascii="Cambria Math" w:hAnsi="Cambria Math"/>
            </w:rPr>
            <m:t>xi1</m:t>
          </m:r>
          <m:r>
            <m:rPr>
              <m:sty m:val="p"/>
            </m:rPr>
            <w:rPr>
              <w:rStyle w:val="vlist-s"/>
              <w:rFonts w:ascii="Cambria Math" w:hAnsi="Cambria Math" w:cs="Times New Roman"/>
            </w:rPr>
            <m:t>​</m:t>
          </m:r>
          <m:r>
            <m:rPr>
              <m:sty m:val="p"/>
            </m:rPr>
            <w:rPr>
              <w:rStyle w:val="mbin"/>
              <w:rFonts w:ascii="Cambria Math" w:hAnsi="Cambria Math"/>
            </w:rPr>
            <m:t>+</m:t>
          </m:r>
          <m:r>
            <m:rPr>
              <m:sty m:val="p"/>
            </m:rPr>
            <w:rPr>
              <w:rStyle w:val="mord"/>
              <w:rFonts w:ascii="Cambria Math" w:hAnsi="Cambria Math"/>
            </w:rPr>
            <m:t>β2</m:t>
          </m:r>
          <m:r>
            <m:rPr>
              <m:sty m:val="p"/>
            </m:rPr>
            <w:rPr>
              <w:rStyle w:val="vlist-s"/>
              <w:rFonts w:ascii="Cambria Math" w:hAnsi="Cambria Math" w:cs="Times New Roman"/>
            </w:rPr>
            <m:t>​</m:t>
          </m:r>
          <m:r>
            <m:rPr>
              <m:sty m:val="p"/>
            </m:rPr>
            <w:rPr>
              <w:rStyle w:val="mord"/>
              <w:rFonts w:ascii="Cambria Math" w:hAnsi="Cambria Math"/>
            </w:rPr>
            <m:t>xi2</m:t>
          </m:r>
          <m:r>
            <m:rPr>
              <m:sty m:val="p"/>
            </m:rPr>
            <w:rPr>
              <w:rStyle w:val="vlist-s"/>
              <w:rFonts w:ascii="Cambria Math" w:hAnsi="Cambria Math" w:cs="Times New Roman"/>
            </w:rPr>
            <m:t>​</m:t>
          </m:r>
          <m:r>
            <m:rPr>
              <m:sty m:val="p"/>
            </m:rPr>
            <w:rPr>
              <w:rStyle w:val="mbin"/>
              <w:rFonts w:ascii="Cambria Math" w:hAnsi="Cambria Math"/>
            </w:rPr>
            <m:t>+</m:t>
          </m:r>
          <m:r>
            <m:rPr>
              <m:sty m:val="p"/>
            </m:rPr>
            <w:rPr>
              <w:rStyle w:val="minner"/>
              <w:rFonts w:ascii="Cambria Math" w:hAnsi="Cambria Math" w:cs="Cambria Math"/>
            </w:rPr>
            <m:t>⋯</m:t>
          </m:r>
          <m:r>
            <m:rPr>
              <m:sty m:val="p"/>
            </m:rPr>
            <w:rPr>
              <w:rStyle w:val="mbin"/>
              <w:rFonts w:ascii="Cambria Math" w:hAnsi="Cambria Math"/>
            </w:rPr>
            <m:t>+</m:t>
          </m:r>
          <m:r>
            <m:rPr>
              <m:sty m:val="p"/>
            </m:rPr>
            <w:rPr>
              <w:rStyle w:val="mord"/>
              <w:rFonts w:ascii="Cambria Math" w:hAnsi="Cambria Math"/>
            </w:rPr>
            <m:t>βk</m:t>
          </m:r>
          <m:r>
            <m:rPr>
              <m:sty m:val="p"/>
            </m:rPr>
            <w:rPr>
              <w:rStyle w:val="vlist-s"/>
              <w:rFonts w:ascii="Cambria Math" w:hAnsi="Cambria Math" w:cs="Times New Roman"/>
            </w:rPr>
            <m:t>​</m:t>
          </m:r>
          <m:r>
            <m:rPr>
              <m:sty m:val="p"/>
            </m:rPr>
            <w:rPr>
              <w:rStyle w:val="mord"/>
              <w:rFonts w:ascii="Cambria Math" w:hAnsi="Cambria Math"/>
            </w:rPr>
            <m:t>xik</m:t>
          </m:r>
          <m:r>
            <m:rPr>
              <m:sty m:val="p"/>
            </m:rPr>
            <w:rPr>
              <w:rStyle w:val="vlist-s"/>
              <w:rFonts w:ascii="Cambria Math" w:hAnsi="Cambria Math"/>
            </w:rPr>
            <m:t>​</m:t>
          </m:r>
        </m:oMath>
      </m:oMathPara>
    </w:p>
    <w:p w14:paraId="7E0BA024" w14:textId="77777777" w:rsidR="00F73415" w:rsidRDefault="00F73415" w:rsidP="002C369C">
      <w:pPr>
        <w:rPr>
          <w:lang w:val="es-CO" w:eastAsia="es-CO"/>
        </w:rPr>
      </w:pPr>
    </w:p>
    <w:p w14:paraId="1196F501" w14:textId="3E358F02" w:rsidR="00F73415" w:rsidRDefault="00F73415" w:rsidP="002C369C">
      <w:pPr>
        <w:rPr>
          <w:lang w:val="es-CO" w:eastAsia="es-CO"/>
        </w:rPr>
      </w:pPr>
      <w:r w:rsidRPr="00F73415">
        <w:rPr>
          <w:lang w:val="es-CO" w:eastAsia="es-CO"/>
        </w:rPr>
        <w:t xml:space="preserve">donde pi es la probabilidad de </w:t>
      </w:r>
      <w:r w:rsidRPr="00F73415">
        <w:rPr>
          <w:rFonts w:cs="Book Antiqua"/>
          <w:lang w:val="es-CO" w:eastAsia="es-CO"/>
        </w:rPr>
        <w:t>é</w:t>
      </w:r>
      <w:r w:rsidRPr="00F73415">
        <w:rPr>
          <w:lang w:val="es-CO" w:eastAsia="es-CO"/>
        </w:rPr>
        <w:t>xito para la observaci</w:t>
      </w:r>
      <w:r w:rsidRPr="00F73415">
        <w:rPr>
          <w:rFonts w:cs="Book Antiqua"/>
          <w:lang w:val="es-CO" w:eastAsia="es-CO"/>
        </w:rPr>
        <w:t>ó</w:t>
      </w:r>
      <w:r w:rsidRPr="00F73415">
        <w:rPr>
          <w:lang w:val="es-CO" w:eastAsia="es-CO"/>
        </w:rPr>
        <w:t xml:space="preserve">n </w:t>
      </w:r>
      <w:r w:rsidRPr="00F73415">
        <w:rPr>
          <w:i/>
          <w:iCs/>
          <w:lang w:val="es-CO" w:eastAsia="es-CO"/>
        </w:rPr>
        <w:t>i</w:t>
      </w:r>
      <w:r w:rsidRPr="00F73415">
        <w:rPr>
          <w:lang w:val="es-CO" w:eastAsia="es-CO"/>
        </w:rPr>
        <w:t xml:space="preserve">, </w:t>
      </w:r>
      <w:r w:rsidRPr="00F73415">
        <w:rPr>
          <w:rFonts w:cs="Book Antiqua"/>
          <w:lang w:val="fr-FR" w:eastAsia="es-CO"/>
        </w:rPr>
        <w:t>β</w:t>
      </w:r>
      <w:r w:rsidRPr="00F73415">
        <w:rPr>
          <w:lang w:val="es-CO" w:eastAsia="es-CO"/>
        </w:rPr>
        <w:t>0</w:t>
      </w:r>
      <w:r w:rsidRPr="00F73415">
        <w:rPr>
          <w:rFonts w:cs="Book Antiqua"/>
          <w:lang w:val="fr-FR" w:eastAsia="es-CO"/>
        </w:rPr>
        <w:t>β</w:t>
      </w:r>
      <w:r w:rsidRPr="00F73415">
        <w:rPr>
          <w:lang w:val="es-CO" w:eastAsia="es-CO"/>
        </w:rPr>
        <w:t>0</w:t>
      </w:r>
      <w:r w:rsidRPr="00F73415">
        <w:rPr>
          <w:rFonts w:ascii="Times New Roman" w:hAnsi="Times New Roman" w:cs="Times New Roman"/>
          <w:lang w:val="es-CO" w:eastAsia="es-CO"/>
        </w:rPr>
        <w:t>​</w:t>
      </w:r>
      <w:r w:rsidRPr="00F73415">
        <w:rPr>
          <w:lang w:val="es-CO" w:eastAsia="es-CO"/>
        </w:rPr>
        <w:t xml:space="preserve"> es la intersecci</w:t>
      </w:r>
      <w:r w:rsidRPr="00F73415">
        <w:rPr>
          <w:rFonts w:cs="Book Antiqua"/>
          <w:lang w:val="es-CO" w:eastAsia="es-CO"/>
        </w:rPr>
        <w:t>ó</w:t>
      </w:r>
      <w:r w:rsidRPr="00F73415">
        <w:rPr>
          <w:lang w:val="es-CO" w:eastAsia="es-CO"/>
        </w:rPr>
        <w:t xml:space="preserve">n, </w:t>
      </w:r>
      <w:r w:rsidRPr="00F73415">
        <w:rPr>
          <w:rFonts w:cs="Book Antiqua"/>
          <w:lang w:val="fr-FR" w:eastAsia="es-CO"/>
        </w:rPr>
        <w:t>β</w:t>
      </w:r>
      <w:r w:rsidRPr="00F73415">
        <w:rPr>
          <w:lang w:val="es-CO" w:eastAsia="es-CO"/>
        </w:rPr>
        <w:t>1,</w:t>
      </w:r>
      <w:r w:rsidRPr="00F73415">
        <w:rPr>
          <w:rFonts w:cs="Book Antiqua"/>
          <w:lang w:val="fr-FR" w:eastAsia="es-CO"/>
        </w:rPr>
        <w:t>β</w:t>
      </w:r>
      <w:r w:rsidRPr="00F73415">
        <w:rPr>
          <w:lang w:val="es-CO" w:eastAsia="es-CO"/>
        </w:rPr>
        <w:t>2,</w:t>
      </w:r>
      <w:r w:rsidRPr="00F73415">
        <w:rPr>
          <w:rFonts w:cs="Book Antiqua"/>
          <w:lang w:val="es-CO" w:eastAsia="es-CO"/>
        </w:rPr>
        <w:t>…</w:t>
      </w:r>
      <w:r w:rsidRPr="00F73415">
        <w:rPr>
          <w:lang w:val="es-CO" w:eastAsia="es-CO"/>
        </w:rPr>
        <w:t>,</w:t>
      </w:r>
      <w:r w:rsidRPr="00F73415">
        <w:rPr>
          <w:rFonts w:cs="Book Antiqua"/>
          <w:lang w:val="fr-FR" w:eastAsia="es-CO"/>
        </w:rPr>
        <w:t>β</w:t>
      </w:r>
      <w:r w:rsidRPr="00F73415">
        <w:rPr>
          <w:lang w:val="es-CO" w:eastAsia="es-CO"/>
        </w:rPr>
        <w:t>k</w:t>
      </w:r>
      <w:r w:rsidRPr="00F73415">
        <w:rPr>
          <w:rFonts w:cs="Book Antiqua"/>
          <w:lang w:val="fr-FR" w:eastAsia="es-CO"/>
        </w:rPr>
        <w:t>β</w:t>
      </w:r>
      <w:r w:rsidRPr="00F73415">
        <w:rPr>
          <w:lang w:val="es-CO" w:eastAsia="es-CO"/>
        </w:rPr>
        <w:t>1</w:t>
      </w:r>
      <w:r w:rsidRPr="00F73415">
        <w:rPr>
          <w:rFonts w:ascii="Times New Roman" w:hAnsi="Times New Roman" w:cs="Times New Roman"/>
          <w:lang w:val="es-CO" w:eastAsia="es-CO"/>
        </w:rPr>
        <w:t>​</w:t>
      </w:r>
      <w:r w:rsidRPr="00F73415">
        <w:rPr>
          <w:lang w:val="es-CO" w:eastAsia="es-CO"/>
        </w:rPr>
        <w:t>,</w:t>
      </w:r>
      <w:r w:rsidRPr="00F73415">
        <w:rPr>
          <w:rFonts w:cs="Book Antiqua"/>
          <w:lang w:val="fr-FR" w:eastAsia="es-CO"/>
        </w:rPr>
        <w:t>β</w:t>
      </w:r>
      <w:r w:rsidRPr="00F73415">
        <w:rPr>
          <w:lang w:val="es-CO" w:eastAsia="es-CO"/>
        </w:rPr>
        <w:t>2</w:t>
      </w:r>
      <w:r w:rsidRPr="00F73415">
        <w:rPr>
          <w:rFonts w:ascii="Times New Roman" w:hAnsi="Times New Roman" w:cs="Times New Roman"/>
          <w:lang w:val="es-CO" w:eastAsia="es-CO"/>
        </w:rPr>
        <w:t>​</w:t>
      </w:r>
      <w:r w:rsidRPr="00F73415">
        <w:rPr>
          <w:lang w:val="es-CO" w:eastAsia="es-CO"/>
        </w:rPr>
        <w:t>,</w:t>
      </w:r>
      <w:r w:rsidRPr="00F73415">
        <w:rPr>
          <w:rFonts w:cs="Book Antiqua"/>
          <w:lang w:val="es-CO" w:eastAsia="es-CO"/>
        </w:rPr>
        <w:t>…</w:t>
      </w:r>
      <w:r w:rsidRPr="00F73415">
        <w:rPr>
          <w:lang w:val="es-CO" w:eastAsia="es-CO"/>
        </w:rPr>
        <w:t>,</w:t>
      </w:r>
      <w:r w:rsidRPr="00F73415">
        <w:rPr>
          <w:rFonts w:cs="Book Antiqua"/>
          <w:lang w:val="fr-FR" w:eastAsia="es-CO"/>
        </w:rPr>
        <w:t>β</w:t>
      </w:r>
      <w:r w:rsidRPr="00F73415">
        <w:rPr>
          <w:lang w:val="es-CO" w:eastAsia="es-CO"/>
        </w:rPr>
        <w:t>k</w:t>
      </w:r>
      <w:r w:rsidRPr="00F73415">
        <w:rPr>
          <w:rFonts w:ascii="Times New Roman" w:hAnsi="Times New Roman" w:cs="Times New Roman"/>
          <w:lang w:val="es-CO" w:eastAsia="es-CO"/>
        </w:rPr>
        <w:t>​</w:t>
      </w:r>
      <w:r w:rsidRPr="00F73415">
        <w:rPr>
          <w:lang w:val="es-CO" w:eastAsia="es-CO"/>
        </w:rPr>
        <w:t xml:space="preserve"> son los coeficientes de regresi</w:t>
      </w:r>
      <w:r w:rsidRPr="00F73415">
        <w:rPr>
          <w:rFonts w:cs="Book Antiqua"/>
          <w:lang w:val="es-CO" w:eastAsia="es-CO"/>
        </w:rPr>
        <w:t>ó</w:t>
      </w:r>
      <w:r w:rsidRPr="00F73415">
        <w:rPr>
          <w:lang w:val="es-CO" w:eastAsia="es-CO"/>
        </w:rPr>
        <w:t>n para las variables predictoras xi1,xi2,…,xikxi1</w:t>
      </w:r>
      <w:r w:rsidRPr="00F73415">
        <w:rPr>
          <w:rFonts w:ascii="Times New Roman" w:hAnsi="Times New Roman" w:cs="Times New Roman"/>
          <w:lang w:val="es-CO" w:eastAsia="es-CO"/>
        </w:rPr>
        <w:t>​</w:t>
      </w:r>
      <w:r w:rsidRPr="00F73415">
        <w:rPr>
          <w:lang w:val="es-CO" w:eastAsia="es-CO"/>
        </w:rPr>
        <w:t>,xi2</w:t>
      </w:r>
      <w:r w:rsidRPr="00F73415">
        <w:rPr>
          <w:rFonts w:ascii="Times New Roman" w:hAnsi="Times New Roman" w:cs="Times New Roman"/>
          <w:lang w:val="es-CO" w:eastAsia="es-CO"/>
        </w:rPr>
        <w:t>​</w:t>
      </w:r>
      <w:r w:rsidRPr="00F73415">
        <w:rPr>
          <w:lang w:val="es-CO" w:eastAsia="es-CO"/>
        </w:rPr>
        <w:t>,</w:t>
      </w:r>
      <w:r w:rsidRPr="00F73415">
        <w:rPr>
          <w:rFonts w:cs="Book Antiqua"/>
          <w:lang w:val="es-CO" w:eastAsia="es-CO"/>
        </w:rPr>
        <w:t>…</w:t>
      </w:r>
      <w:r w:rsidRPr="00F73415">
        <w:rPr>
          <w:lang w:val="es-CO" w:eastAsia="es-CO"/>
        </w:rPr>
        <w:t>,</w:t>
      </w:r>
      <w:proofErr w:type="spellStart"/>
      <w:r w:rsidRPr="00F73415">
        <w:rPr>
          <w:lang w:val="es-CO" w:eastAsia="es-CO"/>
        </w:rPr>
        <w:t>xik</w:t>
      </w:r>
      <w:proofErr w:type="spellEnd"/>
      <w:r w:rsidRPr="00F73415">
        <w:rPr>
          <w:rFonts w:ascii="Times New Roman" w:hAnsi="Times New Roman" w:cs="Times New Roman"/>
          <w:lang w:val="es-CO" w:eastAsia="es-CO"/>
        </w:rPr>
        <w:t>​</w:t>
      </w:r>
      <w:r w:rsidRPr="00F73415">
        <w:rPr>
          <w:lang w:val="es-CO" w:eastAsia="es-CO"/>
        </w:rPr>
        <w:t xml:space="preserve">, respectivamente. </w:t>
      </w:r>
    </w:p>
    <w:p w14:paraId="34F56A80" w14:textId="120959AB" w:rsidR="00F73415" w:rsidRDefault="00F73415" w:rsidP="002C369C">
      <w:pPr>
        <w:rPr>
          <w:lang w:val="es-CO" w:eastAsia="es-CO"/>
        </w:rPr>
      </w:pPr>
      <w:r w:rsidRPr="00F73415">
        <w:rPr>
          <w:lang w:val="es-CO" w:eastAsia="es-CO"/>
        </w:rPr>
        <w:t>La funci</w:t>
      </w:r>
      <w:r w:rsidRPr="00F73415">
        <w:rPr>
          <w:rFonts w:cs="Book Antiqua"/>
          <w:lang w:val="es-CO" w:eastAsia="es-CO"/>
        </w:rPr>
        <w:t>ó</w:t>
      </w:r>
      <w:r w:rsidRPr="00F73415">
        <w:rPr>
          <w:lang w:val="es-CO" w:eastAsia="es-CO"/>
        </w:rPr>
        <w:t xml:space="preserve">n </w:t>
      </w:r>
      <w:proofErr w:type="spellStart"/>
      <w:r w:rsidRPr="00F73415">
        <w:rPr>
          <w:lang w:val="es-CO" w:eastAsia="es-CO"/>
        </w:rPr>
        <w:t>logit</w:t>
      </w:r>
      <w:proofErr w:type="spellEnd"/>
      <w:r w:rsidRPr="00F73415">
        <w:rPr>
          <w:lang w:val="es-CO" w:eastAsia="es-CO"/>
        </w:rPr>
        <w:t xml:space="preserve"> se define como:</w:t>
      </w:r>
    </w:p>
    <w:p w14:paraId="0BC1C1B4" w14:textId="1827AB45" w:rsidR="00F73415" w:rsidRDefault="00F73415" w:rsidP="002C369C">
      <w:pPr>
        <w:rPr>
          <w:lang w:val="es-CO" w:eastAsia="es-CO"/>
        </w:rPr>
      </w:pPr>
      <m:oMathPara>
        <m:oMath>
          <m:r>
            <m:rPr>
              <m:sty m:val="p"/>
            </m:rPr>
            <w:rPr>
              <w:rStyle w:val="mord"/>
              <w:rFonts w:ascii="Cambria Math" w:hAnsi="Cambria Math"/>
            </w:rPr>
            <m:t>logit</m:t>
          </m:r>
          <m:r>
            <m:rPr>
              <m:sty m:val="p"/>
            </m:rPr>
            <w:rPr>
              <w:rStyle w:val="mopen"/>
              <w:rFonts w:ascii="Cambria Math" w:hAnsi="Cambria Math"/>
            </w:rPr>
            <m:t>(</m:t>
          </m:r>
          <m:r>
            <m:rPr>
              <m:sty m:val="p"/>
            </m:rPr>
            <w:rPr>
              <w:rStyle w:val="mord"/>
              <w:rFonts w:ascii="Cambria Math" w:hAnsi="Cambria Math"/>
            </w:rPr>
            <m:t>p</m:t>
          </m:r>
          <m:r>
            <m:rPr>
              <m:sty m:val="p"/>
            </m:rPr>
            <w:rPr>
              <w:rStyle w:val="mclose"/>
              <w:rFonts w:ascii="Cambria Math" w:hAnsi="Cambria Math"/>
            </w:rPr>
            <m:t>)</m:t>
          </m:r>
          <m:r>
            <m:rPr>
              <m:sty m:val="p"/>
            </m:rPr>
            <w:rPr>
              <w:rStyle w:val="mrel"/>
              <w:rFonts w:ascii="Cambria Math" w:hAnsi="Cambria Math"/>
            </w:rPr>
            <m:t>=</m:t>
          </m:r>
          <m:r>
            <m:rPr>
              <m:sty m:val="p"/>
            </m:rPr>
            <w:rPr>
              <w:rStyle w:val="mop"/>
              <w:rFonts w:ascii="Cambria Math" w:hAnsi="Cambria Math"/>
            </w:rPr>
            <m:t>ln</m:t>
          </m:r>
          <m:r>
            <m:rPr>
              <m:sty m:val="p"/>
            </m:rPr>
            <w:rPr>
              <w:rStyle w:val="delimsizing"/>
              <w:rFonts w:ascii="Cambria Math" w:hAnsi="Cambria Math"/>
            </w:rPr>
            <m:t>(p/</m:t>
          </m:r>
          <m:r>
            <m:rPr>
              <m:sty m:val="p"/>
            </m:rPr>
            <w:rPr>
              <w:rStyle w:val="mord"/>
              <w:rFonts w:ascii="Cambria Math" w:hAnsi="Cambria Math"/>
            </w:rPr>
            <m:t>1</m:t>
          </m:r>
          <m:r>
            <m:rPr>
              <m:sty m:val="p"/>
            </m:rPr>
            <w:rPr>
              <w:rStyle w:val="mbin"/>
              <w:rFonts w:ascii="Cambria Math" w:hAnsi="Cambria Math"/>
            </w:rPr>
            <m:t>-</m:t>
          </m:r>
          <m:r>
            <m:rPr>
              <m:sty m:val="p"/>
            </m:rPr>
            <w:rPr>
              <w:rStyle w:val="mord"/>
              <w:rFonts w:ascii="Cambria Math" w:hAnsi="Cambria Math"/>
            </w:rPr>
            <m:t>p</m:t>
          </m:r>
          <m:r>
            <m:rPr>
              <m:sty m:val="p"/>
            </m:rPr>
            <w:rPr>
              <w:rStyle w:val="vlist-s"/>
              <w:rFonts w:ascii="Cambria Math" w:hAnsi="Cambria Math" w:cs="Times New Roman"/>
            </w:rPr>
            <m:t>​</m:t>
          </m:r>
          <m:r>
            <m:rPr>
              <m:sty m:val="p"/>
            </m:rPr>
            <w:rPr>
              <w:rStyle w:val="delimsizing"/>
              <w:rFonts w:ascii="Cambria Math" w:hAnsi="Cambria Math"/>
            </w:rPr>
            <m:t>)</m:t>
          </m:r>
        </m:oMath>
      </m:oMathPara>
    </w:p>
    <w:p w14:paraId="6C1EC4CF" w14:textId="59DE72C9" w:rsidR="002C369C" w:rsidRPr="00625BEA" w:rsidRDefault="00F73415" w:rsidP="002C369C">
      <w:r w:rsidRPr="00F73415">
        <w:rPr>
          <w:lang w:val="es-CO" w:eastAsia="es-CO"/>
        </w:rPr>
        <w:t xml:space="preserve">donde </w:t>
      </w:r>
      <w:r w:rsidRPr="00F73415">
        <w:rPr>
          <w:i/>
          <w:iCs/>
          <w:lang w:val="es-CO" w:eastAsia="es-CO"/>
        </w:rPr>
        <w:t>p</w:t>
      </w:r>
      <w:r w:rsidRPr="00F73415">
        <w:rPr>
          <w:lang w:val="es-CO" w:eastAsia="es-CO"/>
        </w:rPr>
        <w:t xml:space="preserve"> es la probabilidad de </w:t>
      </w:r>
      <w:r w:rsidRPr="00F73415">
        <w:rPr>
          <w:rFonts w:cs="Book Antiqua"/>
          <w:lang w:val="es-CO" w:eastAsia="es-CO"/>
        </w:rPr>
        <w:t>é</w:t>
      </w:r>
      <w:r w:rsidRPr="00F73415">
        <w:rPr>
          <w:lang w:val="es-CO" w:eastAsia="es-CO"/>
        </w:rPr>
        <w:t>xito.</w:t>
      </w:r>
      <w:r w:rsidR="00D94036">
        <w:rPr>
          <w:lang w:val="es-CO" w:eastAsia="es-CO"/>
        </w:rPr>
        <w:t xml:space="preserve"> </w:t>
      </w:r>
    </w:p>
    <w:p w14:paraId="7ADAECEF" w14:textId="39EB125B" w:rsidR="00F73415" w:rsidRDefault="00312235" w:rsidP="002C369C">
      <w:r>
        <w:t xml:space="preserve">Como alternativa a la aproximación logística se usaron algoritmos de aprendizaje automático para evaluar la misma relación entre la incidencia de </w:t>
      </w:r>
      <w:r w:rsidRPr="00312235">
        <w:rPr>
          <w:i/>
          <w:iCs/>
        </w:rPr>
        <w:t>Vibrio</w:t>
      </w:r>
      <w:r>
        <w:t xml:space="preserve"> </w:t>
      </w:r>
      <w:proofErr w:type="spellStart"/>
      <w:r>
        <w:t>spp</w:t>
      </w:r>
      <w:proofErr w:type="spellEnd"/>
      <w:r>
        <w:t>. y las variables ambientales</w:t>
      </w:r>
      <w:r w:rsidR="005633C7">
        <w:t>. Estos incluyen los Vectores de Soporte (</w:t>
      </w:r>
      <w:proofErr w:type="spellStart"/>
      <w:r w:rsidR="005633C7">
        <w:t>Support</w:t>
      </w:r>
      <w:proofErr w:type="spellEnd"/>
      <w:r w:rsidR="005633C7">
        <w:t xml:space="preserve"> Vector Machine</w:t>
      </w:r>
      <w:r w:rsidR="00D94036">
        <w:t xml:space="preserve"> – SVM </w:t>
      </w:r>
      <w:r w:rsidR="005633C7">
        <w:t>) y el Bosque Aleatorio (</w:t>
      </w:r>
      <w:proofErr w:type="spellStart"/>
      <w:r w:rsidR="005633C7">
        <w:t>Random</w:t>
      </w:r>
      <w:proofErr w:type="spellEnd"/>
      <w:r w:rsidR="005633C7">
        <w:t xml:space="preserve"> Forest</w:t>
      </w:r>
      <w:r w:rsidR="00D94036">
        <w:t xml:space="preserve"> - RF</w:t>
      </w:r>
      <w:r w:rsidR="005633C7">
        <w:t>).</w:t>
      </w:r>
      <w:r w:rsidR="00D94036">
        <w:t xml:space="preserve"> El </w:t>
      </w:r>
      <w:r w:rsidR="00D94036" w:rsidRPr="00D94036">
        <w:rPr>
          <w:i/>
          <w:iCs/>
        </w:rPr>
        <w:t>SVM</w:t>
      </w:r>
      <w:r w:rsidR="00D94036">
        <w:t xml:space="preserve"> es un algoritmo que busca encontrar la mejor forma de separar dos clases de datos mediante la identificación de un hiperplano que </w:t>
      </w:r>
      <w:r w:rsidR="00D94036">
        <w:rPr>
          <w:rStyle w:val="entity-link"/>
        </w:rPr>
        <w:t>maximice el</w:t>
      </w:r>
      <w:r w:rsidR="00D94036">
        <w:t xml:space="preserve"> margen de separación entre las clases. Los puntos de datos que se encuentran en el margen máximo se denominan vectores de soporte y son fundamentales para la construcción del modelo </w:t>
      </w:r>
      <w:r w:rsidR="00D94036">
        <w:fldChar w:fldCharType="begin"/>
      </w:r>
      <w:r w:rsidR="00C71140">
        <w:instrText xml:space="preserve"> ADDIN ZOTERO_ITEM CSL_CITATION {"citationID":"qdBumHzu","properties":{"formattedCitation":"(Zhou, 2021)","plainCitation":"(Zhou, 2021)","noteIndex":0},"citationItems":[{"id":692,"uris":["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 xml:space="preserve">. El </w:t>
      </w:r>
      <w:r w:rsidR="00D94036" w:rsidRPr="00D94036">
        <w:rPr>
          <w:i/>
          <w:iCs/>
        </w:rPr>
        <w:t>RF</w:t>
      </w:r>
      <w:r w:rsidR="00D94036">
        <w:rPr>
          <w:i/>
          <w:iCs/>
        </w:rPr>
        <w:t xml:space="preserve"> </w:t>
      </w:r>
      <w:r w:rsidR="00D94036">
        <w:t xml:space="preserve">es un algoritmo de aprendizaje supervisado que utiliza una colección de árboles de </w:t>
      </w:r>
      <w:r w:rsidR="00D94036">
        <w:lastRenderedPageBreak/>
        <w:t xml:space="preserve">decisión para clasificar objetos. Es un método de conjunto que utiliza la votación para determinar la clase final de un objeto y utiliza la muestra aleatoria y el subconjunto de características para reducir la varianza y el sobreajuste </w:t>
      </w:r>
      <w:r w:rsidR="00D94036">
        <w:fldChar w:fldCharType="begin"/>
      </w:r>
      <w:r w:rsidR="00C71140">
        <w:instrText xml:space="preserve"> ADDIN ZOTERO_ITEM CSL_CITATION {"citationID":"tTnLhZzP","properties":{"formattedCitation":"(Zhou, 2021)","plainCitation":"(Zhou, 2021)","noteIndex":0},"citationItems":[{"id":692,"uris":["http://zotero.org/users/8864020/items/PY6M6CRF",["http://zotero.org/users/8864020/items/PY6M6CRF"]],"itemData":{"id":692,"type":"book","publisher":"Springer Nature","title":"Machine learning","author":[{"family":"Zhou","given":"Zhi-Hua"}],"issued":{"date-parts":[["2021"]]}}}],"schema":"https://github.com/citation-style-language/schema/raw/master/csl-citation.json"} </w:instrText>
      </w:r>
      <w:r w:rsidR="00D94036">
        <w:fldChar w:fldCharType="separate"/>
      </w:r>
      <w:r w:rsidR="00D94036" w:rsidRPr="00D94036">
        <w:t>(Zhou, 2021)</w:t>
      </w:r>
      <w:r w:rsidR="00D94036">
        <w:fldChar w:fldCharType="end"/>
      </w:r>
      <w:r w:rsidR="00D94036">
        <w:t>.</w:t>
      </w:r>
    </w:p>
    <w:p w14:paraId="2902A20B" w14:textId="4F019DB7" w:rsidR="00D94036" w:rsidRPr="002B11D9" w:rsidRDefault="002B11D9" w:rsidP="002C369C">
      <w:r>
        <w:t xml:space="preserve">Una vez obtenidos los ajustes a todos los modelos se hizo una evaluación del poder predictivo de estos frente a los resultados de la incidencia de </w:t>
      </w:r>
      <w:r>
        <w:rPr>
          <w:i/>
          <w:iCs/>
        </w:rPr>
        <w:t xml:space="preserve">Vibrio </w:t>
      </w:r>
      <w:proofErr w:type="spellStart"/>
      <w:r>
        <w:t>spp</w:t>
      </w:r>
      <w:proofErr w:type="spellEnd"/>
      <w:r>
        <w:t xml:space="preserve">. Inicialmente se usó una partición aleatoria de los datos entre un conjunto de entrenamiento del 75% y un conjunto de evaluación del 25%, el </w:t>
      </w:r>
    </w:p>
    <w:p w14:paraId="25E5917E" w14:textId="730B598D" w:rsidR="005633C7" w:rsidRDefault="005633C7" w:rsidP="002C369C"/>
    <w:p w14:paraId="15775AB4" w14:textId="1EDF7533" w:rsidR="005633C7" w:rsidRDefault="005633C7" w:rsidP="002C369C"/>
    <w:p w14:paraId="7D9FD5C7" w14:textId="77D93298" w:rsidR="005633C7" w:rsidRDefault="005633C7" w:rsidP="002C369C"/>
    <w:p w14:paraId="6276E26F" w14:textId="77777777" w:rsidR="005633C7" w:rsidRDefault="005633C7" w:rsidP="002C369C"/>
    <w:p w14:paraId="75009027" w14:textId="3E989921" w:rsidR="009870F8" w:rsidRDefault="009870F8" w:rsidP="002C369C">
      <w:pPr>
        <w:pStyle w:val="Ttulo1"/>
      </w:pPr>
      <w:r>
        <w:t>Resultados</w:t>
      </w:r>
    </w:p>
    <w:p w14:paraId="32116FAB" w14:textId="4794A511" w:rsidR="00911183" w:rsidRDefault="00911183" w:rsidP="002C369C">
      <w:r>
        <w:t xml:space="preserve">Incidencia de </w:t>
      </w:r>
      <w:r>
        <w:rPr>
          <w:i/>
          <w:iCs/>
        </w:rPr>
        <w:t xml:space="preserve">Vibrio </w:t>
      </w:r>
      <w:proofErr w:type="spellStart"/>
      <w:r>
        <w:t>spp</w:t>
      </w:r>
      <w:proofErr w:type="spellEnd"/>
      <w:r>
        <w:t>.</w:t>
      </w:r>
    </w:p>
    <w:p w14:paraId="4844041D" w14:textId="51D31BBF" w:rsidR="00911183" w:rsidRPr="00911183" w:rsidRDefault="00911183" w:rsidP="002C369C">
      <w:r>
        <w:t xml:space="preserve">De las 36 muestras tomadas solo se logró cultivar exitosamente el 66% de estas muestras </w:t>
      </w:r>
    </w:p>
    <w:p w14:paraId="2CDAAD39" w14:textId="77777777" w:rsidR="00911183" w:rsidRDefault="00911183" w:rsidP="002C369C"/>
    <w:p w14:paraId="57A35E23" w14:textId="77777777" w:rsidR="00911183" w:rsidRPr="00911183" w:rsidRDefault="00911183" w:rsidP="002C369C"/>
    <w:p w14:paraId="33AE65ED" w14:textId="4C091E8E" w:rsidR="007B7E70" w:rsidRDefault="009870F8" w:rsidP="002C369C">
      <w:pPr>
        <w:pStyle w:val="Ttulo1"/>
      </w:pPr>
      <w:r>
        <w:t>Discusión</w:t>
      </w:r>
    </w:p>
    <w:p w14:paraId="14E60973" w14:textId="2340A946" w:rsidR="00762ECB" w:rsidRPr="00762ECB" w:rsidRDefault="00762ECB" w:rsidP="002C369C">
      <w:pPr>
        <w:pStyle w:val="Ttulo1"/>
      </w:pPr>
      <w:r>
        <w:t>Conclusiones</w:t>
      </w:r>
    </w:p>
    <w:p w14:paraId="586E9EE4" w14:textId="3997D54D" w:rsidR="00762ECB" w:rsidRPr="00762ECB" w:rsidRDefault="00762ECB" w:rsidP="002C369C">
      <w:pPr>
        <w:pStyle w:val="Ttulo1"/>
      </w:pPr>
      <w:r>
        <w:t xml:space="preserve">Productos generados </w:t>
      </w:r>
      <w:r w:rsidRPr="0099290F">
        <w:t>(</w:t>
      </w:r>
      <w:r>
        <w:t xml:space="preserve">De acuerdo con los objetivos específicos y el avance a la fecha, </w:t>
      </w:r>
      <w:r w:rsidRPr="0099290F">
        <w:t xml:space="preserve">especifique </w:t>
      </w:r>
      <w:r>
        <w:t xml:space="preserve">la publicación de registros biológicos en el Sistema de Información Biológica de Colombia, registros de códigos de barra genéticos en Bold </w:t>
      </w:r>
      <w:proofErr w:type="spellStart"/>
      <w:r>
        <w:t>System</w:t>
      </w:r>
      <w:proofErr w:type="spellEnd"/>
      <w:r>
        <w:t xml:space="preserve"> y/o la publicación de notas, reportes y artículos científicos en revista indexada. Tenga presente que la expedición cuenta con recursos para financiar los derechos de publicación)</w:t>
      </w:r>
    </w:p>
    <w:p w14:paraId="20F497CB" w14:textId="0B653FDD" w:rsidR="000B047F" w:rsidRDefault="00ED2A59" w:rsidP="002C369C">
      <w:pPr>
        <w:pStyle w:val="Ttulo1"/>
      </w:pPr>
      <w:r w:rsidRPr="002D7E45">
        <w:t>Literatura citada (</w:t>
      </w:r>
      <w:r w:rsidR="00F802C5">
        <w:t>N</w:t>
      </w:r>
      <w:r w:rsidRPr="002D7E45">
        <w:t>ormas de la Asociación Americana de Psicología)</w:t>
      </w:r>
    </w:p>
    <w:p w14:paraId="5742DFE8" w14:textId="77777777" w:rsidR="002B11D9" w:rsidRPr="002B11D9" w:rsidRDefault="00A25B45" w:rsidP="002B11D9">
      <w:pPr>
        <w:pStyle w:val="Bibliografa"/>
      </w:pPr>
      <w:r>
        <w:rPr>
          <w:lang w:val="en-CA"/>
        </w:rPr>
        <w:fldChar w:fldCharType="begin"/>
      </w:r>
      <w:r w:rsidR="00D814D0">
        <w:rPr>
          <w:lang w:val="en-US"/>
        </w:rPr>
        <w:instrText xml:space="preserve"> ADDIN ZOTERO_BIBL {"uncited":[],"omitted":[],"custom":[]} CSL_BIBLIOGRAPHY </w:instrText>
      </w:r>
      <w:r>
        <w:rPr>
          <w:lang w:val="en-CA"/>
        </w:rPr>
        <w:fldChar w:fldCharType="separate"/>
      </w:r>
      <w:r w:rsidR="002B11D9" w:rsidRPr="002B11D9">
        <w:rPr>
          <w:lang w:val="en-CA"/>
        </w:rPr>
        <w:t xml:space="preserve">Baker-Austin, C., </w:t>
      </w:r>
      <w:proofErr w:type="spellStart"/>
      <w:r w:rsidR="002B11D9" w:rsidRPr="002B11D9">
        <w:rPr>
          <w:lang w:val="en-CA"/>
        </w:rPr>
        <w:t>Trinanes</w:t>
      </w:r>
      <w:proofErr w:type="spellEnd"/>
      <w:r w:rsidR="002B11D9" w:rsidRPr="002B11D9">
        <w:rPr>
          <w:lang w:val="en-CA"/>
        </w:rPr>
        <w:t xml:space="preserve">, J. A., Taylor, N. G. H., Hartnell, R., </w:t>
      </w:r>
      <w:proofErr w:type="spellStart"/>
      <w:r w:rsidR="002B11D9" w:rsidRPr="002B11D9">
        <w:rPr>
          <w:lang w:val="en-CA"/>
        </w:rPr>
        <w:t>Siitonen</w:t>
      </w:r>
      <w:proofErr w:type="spellEnd"/>
      <w:r w:rsidR="002B11D9" w:rsidRPr="002B11D9">
        <w:rPr>
          <w:lang w:val="en-CA"/>
        </w:rPr>
        <w:t>, A., &amp; Martinez-</w:t>
      </w:r>
      <w:proofErr w:type="spellStart"/>
      <w:r w:rsidR="002B11D9" w:rsidRPr="002B11D9">
        <w:rPr>
          <w:lang w:val="en-CA"/>
        </w:rPr>
        <w:t>Urtaza</w:t>
      </w:r>
      <w:proofErr w:type="spellEnd"/>
      <w:r w:rsidR="002B11D9" w:rsidRPr="002B11D9">
        <w:rPr>
          <w:lang w:val="en-CA"/>
        </w:rPr>
        <w:t xml:space="preserve">, J. (2013). Emerging Vibrio risk at high latitudes in response to ocean warming. </w:t>
      </w:r>
      <w:proofErr w:type="spellStart"/>
      <w:r w:rsidR="002B11D9" w:rsidRPr="002B11D9">
        <w:rPr>
          <w:i/>
          <w:iCs/>
        </w:rPr>
        <w:t>Nature</w:t>
      </w:r>
      <w:proofErr w:type="spellEnd"/>
      <w:r w:rsidR="002B11D9" w:rsidRPr="002B11D9">
        <w:rPr>
          <w:i/>
          <w:iCs/>
        </w:rPr>
        <w:t xml:space="preserve"> </w:t>
      </w:r>
      <w:proofErr w:type="spellStart"/>
      <w:r w:rsidR="002B11D9" w:rsidRPr="002B11D9">
        <w:rPr>
          <w:i/>
          <w:iCs/>
        </w:rPr>
        <w:t>Climate</w:t>
      </w:r>
      <w:proofErr w:type="spellEnd"/>
      <w:r w:rsidR="002B11D9" w:rsidRPr="002B11D9">
        <w:rPr>
          <w:i/>
          <w:iCs/>
        </w:rPr>
        <w:t xml:space="preserve"> Change</w:t>
      </w:r>
      <w:r w:rsidR="002B11D9" w:rsidRPr="002B11D9">
        <w:t xml:space="preserve">, </w:t>
      </w:r>
      <w:r w:rsidR="002B11D9" w:rsidRPr="002B11D9">
        <w:rPr>
          <w:i/>
          <w:iCs/>
        </w:rPr>
        <w:t>3</w:t>
      </w:r>
      <w:r w:rsidR="002B11D9" w:rsidRPr="002B11D9">
        <w:t>(1), 73-77. https://doi.org/10.1038/nclimate1628</w:t>
      </w:r>
    </w:p>
    <w:p w14:paraId="3B94AED5" w14:textId="77777777" w:rsidR="002B11D9" w:rsidRPr="002B11D9" w:rsidRDefault="002B11D9" w:rsidP="002B11D9">
      <w:pPr>
        <w:pStyle w:val="Bibliografa"/>
      </w:pPr>
      <w:proofErr w:type="spellStart"/>
      <w:r w:rsidRPr="002B11D9">
        <w:t>Balech</w:t>
      </w:r>
      <w:proofErr w:type="spellEnd"/>
      <w:r w:rsidRPr="002B11D9">
        <w:t xml:space="preserve">, E. (Enrique). (1988). </w:t>
      </w:r>
      <w:r w:rsidRPr="002B11D9">
        <w:rPr>
          <w:i/>
          <w:iCs/>
        </w:rPr>
        <w:t>Los dinoflagelados del Atlántico sudoccidental</w:t>
      </w:r>
      <w:r w:rsidRPr="002B11D9">
        <w:t>. Ministerio de Agricultura, Pesca y Alimentación; Instituto Español de Oceanografía. http://hdl.handle.net/10508/993</w:t>
      </w:r>
    </w:p>
    <w:p w14:paraId="5203FC44" w14:textId="77777777" w:rsidR="002B11D9" w:rsidRPr="002B11D9" w:rsidRDefault="002B11D9" w:rsidP="002B11D9">
      <w:pPr>
        <w:pStyle w:val="Bibliografa"/>
        <w:rPr>
          <w:lang w:val="en-CA"/>
        </w:rPr>
      </w:pPr>
      <w:proofErr w:type="spellStart"/>
      <w:r w:rsidRPr="002B11D9">
        <w:rPr>
          <w:lang w:val="en-CA"/>
        </w:rPr>
        <w:lastRenderedPageBreak/>
        <w:t>Bendschneider</w:t>
      </w:r>
      <w:proofErr w:type="spellEnd"/>
      <w:r w:rsidRPr="002B11D9">
        <w:rPr>
          <w:lang w:val="en-CA"/>
        </w:rPr>
        <w:t xml:space="preserve">, K., &amp; Robinson, R. J. (1952). </w:t>
      </w:r>
      <w:r w:rsidRPr="002B11D9">
        <w:rPr>
          <w:i/>
          <w:iCs/>
          <w:lang w:val="en-CA"/>
        </w:rPr>
        <w:t>A new spectrophotometric method for the determination of nitrite in sea water</w:t>
      </w:r>
      <w:r w:rsidRPr="002B11D9">
        <w:rPr>
          <w:lang w:val="en-CA"/>
        </w:rPr>
        <w:t xml:space="preserve"> (Technical Report No. 8; Project NR 083 012, p. 18). Office of Naval Research.</w:t>
      </w:r>
    </w:p>
    <w:p w14:paraId="7DF1A334" w14:textId="77777777" w:rsidR="002B11D9" w:rsidRPr="002B11D9" w:rsidRDefault="002B11D9" w:rsidP="002B11D9">
      <w:pPr>
        <w:pStyle w:val="Bibliografa"/>
        <w:rPr>
          <w:lang w:val="en-CA"/>
        </w:rPr>
      </w:pPr>
      <w:r w:rsidRPr="002B11D9">
        <w:rPr>
          <w:lang w:val="en-CA"/>
        </w:rPr>
        <w:t xml:space="preserve">Brumfield, K. D., Usmani, M., Chen, K. M., </w:t>
      </w:r>
      <w:proofErr w:type="spellStart"/>
      <w:r w:rsidRPr="002B11D9">
        <w:rPr>
          <w:lang w:val="en-CA"/>
        </w:rPr>
        <w:t>Gangwar</w:t>
      </w:r>
      <w:proofErr w:type="spellEnd"/>
      <w:r w:rsidRPr="002B11D9">
        <w:rPr>
          <w:lang w:val="en-CA"/>
        </w:rPr>
        <w:t xml:space="preserve">, M., </w:t>
      </w:r>
      <w:proofErr w:type="spellStart"/>
      <w:r w:rsidRPr="002B11D9">
        <w:rPr>
          <w:lang w:val="en-CA"/>
        </w:rPr>
        <w:t>Jutla</w:t>
      </w:r>
      <w:proofErr w:type="spellEnd"/>
      <w:r w:rsidRPr="002B11D9">
        <w:rPr>
          <w:lang w:val="en-CA"/>
        </w:rPr>
        <w:t xml:space="preserve">, A. S., Huq, A., &amp; Colwell, R. R. (2021). Environmental parameters associated with incidence and transmission of pathogenic </w:t>
      </w:r>
      <w:r w:rsidRPr="002B11D9">
        <w:rPr>
          <w:i/>
          <w:iCs/>
          <w:lang w:val="en-CA"/>
        </w:rPr>
        <w:t xml:space="preserve">Vibrio </w:t>
      </w:r>
      <w:proofErr w:type="spellStart"/>
      <w:r w:rsidRPr="002B11D9">
        <w:rPr>
          <w:i/>
          <w:iCs/>
          <w:lang w:val="en-CA"/>
        </w:rPr>
        <w:t>spp</w:t>
      </w:r>
      <w:proofErr w:type="spellEnd"/>
      <w:r w:rsidRPr="002B11D9">
        <w:rPr>
          <w:lang w:val="en-CA"/>
        </w:rPr>
        <w:t xml:space="preserve"> . </w:t>
      </w:r>
      <w:r w:rsidRPr="002B11D9">
        <w:rPr>
          <w:i/>
          <w:iCs/>
          <w:lang w:val="en-CA"/>
        </w:rPr>
        <w:t>Environmental Microbiology</w:t>
      </w:r>
      <w:r w:rsidRPr="002B11D9">
        <w:rPr>
          <w:lang w:val="en-CA"/>
        </w:rPr>
        <w:t xml:space="preserve">, </w:t>
      </w:r>
      <w:r w:rsidRPr="002B11D9">
        <w:rPr>
          <w:i/>
          <w:iCs/>
          <w:lang w:val="en-CA"/>
        </w:rPr>
        <w:t>23</w:t>
      </w:r>
      <w:r w:rsidRPr="002B11D9">
        <w:rPr>
          <w:lang w:val="en-CA"/>
        </w:rPr>
        <w:t>(12), 7314-7340. https://doi.org/10.1111/1462-2920.15716</w:t>
      </w:r>
    </w:p>
    <w:p w14:paraId="3A0EEE50" w14:textId="77777777" w:rsidR="002B11D9" w:rsidRPr="002B11D9" w:rsidRDefault="002B11D9" w:rsidP="002B11D9">
      <w:pPr>
        <w:pStyle w:val="Bibliografa"/>
      </w:pPr>
      <w:proofErr w:type="spellStart"/>
      <w:r w:rsidRPr="002B11D9">
        <w:rPr>
          <w:lang w:val="en-CA"/>
        </w:rPr>
        <w:t>Ceccarelli</w:t>
      </w:r>
      <w:proofErr w:type="spellEnd"/>
      <w:r w:rsidRPr="002B11D9">
        <w:rPr>
          <w:lang w:val="en-CA"/>
        </w:rPr>
        <w:t xml:space="preserve">, D., &amp; Colwell, R. R. (2014). Vibrio ecology, pathogenesis, and evolution. </w:t>
      </w:r>
      <w:proofErr w:type="spellStart"/>
      <w:r w:rsidRPr="002B11D9">
        <w:rPr>
          <w:i/>
          <w:iCs/>
        </w:rPr>
        <w:t>Frontiers</w:t>
      </w:r>
      <w:proofErr w:type="spellEnd"/>
      <w:r w:rsidRPr="002B11D9">
        <w:rPr>
          <w:i/>
          <w:iCs/>
        </w:rPr>
        <w:t xml:space="preserve"> in </w:t>
      </w:r>
      <w:proofErr w:type="spellStart"/>
      <w:r w:rsidRPr="002B11D9">
        <w:rPr>
          <w:i/>
          <w:iCs/>
        </w:rPr>
        <w:t>Microbiology</w:t>
      </w:r>
      <w:proofErr w:type="spellEnd"/>
      <w:r w:rsidRPr="002B11D9">
        <w:t xml:space="preserve">, </w:t>
      </w:r>
      <w:r w:rsidRPr="002B11D9">
        <w:rPr>
          <w:i/>
          <w:iCs/>
        </w:rPr>
        <w:t>5</w:t>
      </w:r>
      <w:r w:rsidRPr="002B11D9">
        <w:t>. https://doi.org/10.3389/fmicb.2014.00256</w:t>
      </w:r>
    </w:p>
    <w:p w14:paraId="69D9469B" w14:textId="77777777" w:rsidR="002B11D9" w:rsidRPr="002B11D9" w:rsidRDefault="002B11D9" w:rsidP="002B11D9">
      <w:pPr>
        <w:pStyle w:val="Bibliografa"/>
      </w:pPr>
      <w:r w:rsidRPr="002B11D9">
        <w:t xml:space="preserve">Córdoba Meza, T., Espinosa Díaz, L. F., &amp; Vivas  Aguas, L. J. (2021). Ocurrencia Y Distribución De Vibrio </w:t>
      </w:r>
      <w:proofErr w:type="spellStart"/>
      <w:r w:rsidRPr="002B11D9">
        <w:t>cholerae</w:t>
      </w:r>
      <w:proofErr w:type="spellEnd"/>
      <w:r w:rsidRPr="002B11D9">
        <w:t xml:space="preserve"> Cultivable En La Ciénaga Grande De Santa Marta, Caribe Colombiano. </w:t>
      </w:r>
      <w:r w:rsidRPr="002B11D9">
        <w:rPr>
          <w:i/>
          <w:iCs/>
        </w:rPr>
        <w:t>Acta Biológica Colombiana</w:t>
      </w:r>
      <w:r w:rsidRPr="002B11D9">
        <w:t xml:space="preserve">, </w:t>
      </w:r>
      <w:r w:rsidRPr="002B11D9">
        <w:rPr>
          <w:i/>
          <w:iCs/>
        </w:rPr>
        <w:t>27</w:t>
      </w:r>
      <w:r w:rsidRPr="002B11D9">
        <w:t>(2). https://doi.org/10.15446/abc.v27n2.92057</w:t>
      </w:r>
    </w:p>
    <w:p w14:paraId="4F769674" w14:textId="77777777" w:rsidR="002B11D9" w:rsidRPr="002B11D9" w:rsidRDefault="002B11D9" w:rsidP="002B11D9">
      <w:pPr>
        <w:pStyle w:val="Bibliografa"/>
        <w:rPr>
          <w:lang w:val="en-CA"/>
        </w:rPr>
      </w:pPr>
      <w:proofErr w:type="spellStart"/>
      <w:r w:rsidRPr="002B11D9">
        <w:t>Cupp</w:t>
      </w:r>
      <w:proofErr w:type="spellEnd"/>
      <w:r w:rsidRPr="002B11D9">
        <w:t xml:space="preserve">, E. E. (1943). </w:t>
      </w:r>
      <w:r w:rsidRPr="002B11D9">
        <w:rPr>
          <w:i/>
          <w:iCs/>
          <w:lang w:val="en-CA"/>
        </w:rPr>
        <w:t>Marine Planktonic Diatoms of the West Coast of North America Bulletin of the Scripps Institution of Oceanography</w:t>
      </w:r>
      <w:r w:rsidRPr="002B11D9">
        <w:rPr>
          <w:lang w:val="en-CA"/>
        </w:rPr>
        <w:t xml:space="preserve"> (Vol. 5). University of California Press.</w:t>
      </w:r>
    </w:p>
    <w:p w14:paraId="1376BA6F" w14:textId="77777777" w:rsidR="002B11D9" w:rsidRPr="002B11D9" w:rsidRDefault="002B11D9" w:rsidP="002B11D9">
      <w:pPr>
        <w:pStyle w:val="Bibliografa"/>
      </w:pPr>
      <w:r w:rsidRPr="002B11D9">
        <w:rPr>
          <w:lang w:val="en-CA"/>
        </w:rPr>
        <w:t xml:space="preserve">Escobar, L. E., Ryan, S. J., Stewart-Ibarra, A. M., Finkelstein, J. L., King, C. A., </w:t>
      </w:r>
      <w:proofErr w:type="spellStart"/>
      <w:r w:rsidRPr="002B11D9">
        <w:rPr>
          <w:lang w:val="en-CA"/>
        </w:rPr>
        <w:t>Qiao</w:t>
      </w:r>
      <w:proofErr w:type="spellEnd"/>
      <w:r w:rsidRPr="002B11D9">
        <w:rPr>
          <w:lang w:val="en-CA"/>
        </w:rPr>
        <w:t xml:space="preserve">, H., &amp; </w:t>
      </w:r>
      <w:proofErr w:type="spellStart"/>
      <w:r w:rsidRPr="002B11D9">
        <w:rPr>
          <w:lang w:val="en-CA"/>
        </w:rPr>
        <w:t>Polhemus</w:t>
      </w:r>
      <w:proofErr w:type="spellEnd"/>
      <w:r w:rsidRPr="002B11D9">
        <w:rPr>
          <w:lang w:val="en-CA"/>
        </w:rPr>
        <w:t xml:space="preserve">, M. E. (2015). A global map of suitability for coastal Vibrio cholerae under current and future climate conditions. </w:t>
      </w:r>
      <w:r w:rsidRPr="002B11D9">
        <w:rPr>
          <w:i/>
          <w:iCs/>
        </w:rPr>
        <w:t xml:space="preserve">Acta </w:t>
      </w:r>
      <w:proofErr w:type="spellStart"/>
      <w:r w:rsidRPr="002B11D9">
        <w:rPr>
          <w:i/>
          <w:iCs/>
        </w:rPr>
        <w:t>Tropica</w:t>
      </w:r>
      <w:proofErr w:type="spellEnd"/>
      <w:r w:rsidRPr="002B11D9">
        <w:t xml:space="preserve">, </w:t>
      </w:r>
      <w:r w:rsidRPr="002B11D9">
        <w:rPr>
          <w:i/>
          <w:iCs/>
        </w:rPr>
        <w:t>149</w:t>
      </w:r>
      <w:r w:rsidRPr="002B11D9">
        <w:t>, 202-211. https://doi.org/10.1016/j.actatropica.2015.05.028</w:t>
      </w:r>
    </w:p>
    <w:p w14:paraId="4CDAE314" w14:textId="77777777" w:rsidR="002B11D9" w:rsidRPr="002B11D9" w:rsidRDefault="002B11D9" w:rsidP="002B11D9">
      <w:pPr>
        <w:pStyle w:val="Bibliografa"/>
        <w:rPr>
          <w:lang w:val="en-CA"/>
        </w:rPr>
      </w:pPr>
      <w:proofErr w:type="spellStart"/>
      <w:r w:rsidRPr="002B11D9">
        <w:t>Guiry</w:t>
      </w:r>
      <w:proofErr w:type="spellEnd"/>
      <w:r w:rsidRPr="002B11D9">
        <w:t xml:space="preserve">, M. D., &amp; </w:t>
      </w:r>
      <w:proofErr w:type="spellStart"/>
      <w:r w:rsidRPr="002B11D9">
        <w:t>Guiry</w:t>
      </w:r>
      <w:proofErr w:type="spellEnd"/>
      <w:r w:rsidRPr="002B11D9">
        <w:t xml:space="preserve">, G. M. (2023). </w:t>
      </w:r>
      <w:proofErr w:type="spellStart"/>
      <w:r w:rsidRPr="002B11D9">
        <w:rPr>
          <w:i/>
          <w:iCs/>
          <w:lang w:val="en-CA"/>
        </w:rPr>
        <w:t>AlgaeBase</w:t>
      </w:r>
      <w:proofErr w:type="spellEnd"/>
      <w:r w:rsidRPr="002B11D9">
        <w:rPr>
          <w:i/>
          <w:iCs/>
          <w:lang w:val="en-CA"/>
        </w:rPr>
        <w:t>. World-wide electronic publication</w:t>
      </w:r>
      <w:r w:rsidRPr="002B11D9">
        <w:rPr>
          <w:lang w:val="en-CA"/>
        </w:rPr>
        <w:t>. National University of Ireland, Galway. https://www.algaebase.org</w:t>
      </w:r>
    </w:p>
    <w:p w14:paraId="04465D4C" w14:textId="77777777" w:rsidR="002B11D9" w:rsidRPr="002B11D9" w:rsidRDefault="002B11D9" w:rsidP="002B11D9">
      <w:pPr>
        <w:pStyle w:val="Bibliografa"/>
        <w:rPr>
          <w:lang w:val="en-CA"/>
        </w:rPr>
      </w:pPr>
      <w:r w:rsidRPr="002B11D9">
        <w:rPr>
          <w:lang w:val="en-CA"/>
        </w:rPr>
        <w:t xml:space="preserve">Herrera, S. E. L., Díaz, N. O. F., &amp; Lozano, J. D. T. (2023). </w:t>
      </w:r>
      <w:r w:rsidRPr="002B11D9">
        <w:rPr>
          <w:i/>
          <w:iCs/>
        </w:rPr>
        <w:t>Métodos numéricos con aplicación a la ingeniería-2da edición</w:t>
      </w:r>
      <w:r w:rsidRPr="002B11D9">
        <w:t xml:space="preserve">. </w:t>
      </w:r>
      <w:proofErr w:type="spellStart"/>
      <w:r w:rsidRPr="002B11D9">
        <w:rPr>
          <w:lang w:val="en-CA"/>
        </w:rPr>
        <w:t>Ecoe</w:t>
      </w:r>
      <w:proofErr w:type="spellEnd"/>
      <w:r w:rsidRPr="002B11D9">
        <w:rPr>
          <w:lang w:val="en-CA"/>
        </w:rPr>
        <w:t xml:space="preserve"> </w:t>
      </w:r>
      <w:proofErr w:type="spellStart"/>
      <w:r w:rsidRPr="002B11D9">
        <w:rPr>
          <w:lang w:val="en-CA"/>
        </w:rPr>
        <w:t>Ediciones</w:t>
      </w:r>
      <w:proofErr w:type="spellEnd"/>
      <w:r w:rsidRPr="002B11D9">
        <w:rPr>
          <w:lang w:val="en-CA"/>
        </w:rPr>
        <w:t>.</w:t>
      </w:r>
    </w:p>
    <w:p w14:paraId="1A75D6B9" w14:textId="77777777" w:rsidR="002B11D9" w:rsidRPr="002B11D9" w:rsidRDefault="002B11D9" w:rsidP="002B11D9">
      <w:pPr>
        <w:pStyle w:val="Bibliografa"/>
        <w:rPr>
          <w:lang w:val="en-CA"/>
        </w:rPr>
      </w:pPr>
      <w:proofErr w:type="spellStart"/>
      <w:r w:rsidRPr="002B11D9">
        <w:rPr>
          <w:lang w:val="en-CA"/>
        </w:rPr>
        <w:t>Kassambara</w:t>
      </w:r>
      <w:proofErr w:type="spellEnd"/>
      <w:r w:rsidRPr="002B11D9">
        <w:rPr>
          <w:lang w:val="en-CA"/>
        </w:rPr>
        <w:t xml:space="preserve">, A., &amp; Mundt, F. (2020). </w:t>
      </w:r>
      <w:proofErr w:type="spellStart"/>
      <w:r w:rsidRPr="002B11D9">
        <w:rPr>
          <w:i/>
          <w:iCs/>
          <w:lang w:val="en-CA"/>
        </w:rPr>
        <w:t>factoextra</w:t>
      </w:r>
      <w:proofErr w:type="spellEnd"/>
      <w:r w:rsidRPr="002B11D9">
        <w:rPr>
          <w:i/>
          <w:iCs/>
          <w:lang w:val="en-CA"/>
        </w:rPr>
        <w:t>: Extract and Visualize the Results of Multivariate Data Analyses</w:t>
      </w:r>
      <w:r w:rsidRPr="002B11D9">
        <w:rPr>
          <w:lang w:val="en-CA"/>
        </w:rPr>
        <w:t xml:space="preserve"> (version 1.0.7) [R package]. https://CRAN.R-project.org/package=factoextra</w:t>
      </w:r>
    </w:p>
    <w:p w14:paraId="35BB2DD5" w14:textId="77777777" w:rsidR="002B11D9" w:rsidRPr="002B11D9" w:rsidRDefault="002B11D9" w:rsidP="002B11D9">
      <w:pPr>
        <w:pStyle w:val="Bibliografa"/>
      </w:pPr>
      <w:proofErr w:type="spellStart"/>
      <w:r w:rsidRPr="002B11D9">
        <w:rPr>
          <w:lang w:val="en-CA"/>
        </w:rPr>
        <w:t>Lipps</w:t>
      </w:r>
      <w:proofErr w:type="spellEnd"/>
      <w:r w:rsidRPr="002B11D9">
        <w:rPr>
          <w:lang w:val="en-CA"/>
        </w:rPr>
        <w:t xml:space="preserve">, W. C., Braun-Howland, E. B., &amp; Baxter, T. E. (2023). </w:t>
      </w:r>
      <w:r w:rsidRPr="002B11D9">
        <w:rPr>
          <w:i/>
          <w:iCs/>
          <w:lang w:val="en-CA"/>
        </w:rPr>
        <w:t>Standard Methods for the Examination of Water and Wastewater</w:t>
      </w:r>
      <w:r w:rsidRPr="002B11D9">
        <w:rPr>
          <w:lang w:val="en-CA"/>
        </w:rPr>
        <w:t xml:space="preserve">. </w:t>
      </w:r>
      <w:r w:rsidRPr="002B11D9">
        <w:t xml:space="preserve">APHA </w:t>
      </w:r>
      <w:proofErr w:type="spellStart"/>
      <w:r w:rsidRPr="002B11D9">
        <w:t>Press</w:t>
      </w:r>
      <w:proofErr w:type="spellEnd"/>
      <w:r w:rsidRPr="002B11D9">
        <w:t>.</w:t>
      </w:r>
    </w:p>
    <w:p w14:paraId="68DA07D0" w14:textId="77777777" w:rsidR="002B11D9" w:rsidRPr="002B11D9" w:rsidRDefault="002B11D9" w:rsidP="002B11D9">
      <w:pPr>
        <w:pStyle w:val="Bibliografa"/>
      </w:pPr>
      <w:r w:rsidRPr="002B11D9">
        <w:lastRenderedPageBreak/>
        <w:t xml:space="preserve">Morales-Pulido, J. M., &amp; Aké-Castillo, J. A. (2019). </w:t>
      </w:r>
      <w:proofErr w:type="spellStart"/>
      <w:r w:rsidRPr="002B11D9">
        <w:t>Coscinodiscus</w:t>
      </w:r>
      <w:proofErr w:type="spellEnd"/>
      <w:r w:rsidRPr="002B11D9">
        <w:t xml:space="preserve"> y </w:t>
      </w:r>
      <w:proofErr w:type="spellStart"/>
      <w:r w:rsidRPr="002B11D9">
        <w:t>Coscinodiscopsis</w:t>
      </w:r>
      <w:proofErr w:type="spellEnd"/>
      <w:r w:rsidRPr="002B11D9">
        <w:t xml:space="preserve"> (</w:t>
      </w:r>
      <w:proofErr w:type="spellStart"/>
      <w:r w:rsidRPr="002B11D9">
        <w:t>Bacillariophyceae</w:t>
      </w:r>
      <w:proofErr w:type="spellEnd"/>
      <w:r w:rsidRPr="002B11D9">
        <w:t xml:space="preserve">) del Parque Nacional Sistema Arrecifal Veracruzano, golfo de México. </w:t>
      </w:r>
      <w:r w:rsidRPr="002B11D9">
        <w:rPr>
          <w:i/>
          <w:iCs/>
        </w:rPr>
        <w:t>Revista mexicana de biodiversidad</w:t>
      </w:r>
      <w:r w:rsidRPr="002B11D9">
        <w:t xml:space="preserve">, </w:t>
      </w:r>
      <w:r w:rsidRPr="002B11D9">
        <w:rPr>
          <w:i/>
          <w:iCs/>
        </w:rPr>
        <w:t>90</w:t>
      </w:r>
      <w:r w:rsidRPr="002B11D9">
        <w:t>.</w:t>
      </w:r>
    </w:p>
    <w:p w14:paraId="0F6AA2B0" w14:textId="77777777" w:rsidR="002B11D9" w:rsidRPr="002B11D9" w:rsidRDefault="002B11D9" w:rsidP="002B11D9">
      <w:pPr>
        <w:pStyle w:val="Bibliografa"/>
        <w:rPr>
          <w:lang w:val="en-CA"/>
        </w:rPr>
      </w:pPr>
      <w:r w:rsidRPr="002B11D9">
        <w:t xml:space="preserve">Oliver, J., &amp; Oliver, K. (2007). Vibrio </w:t>
      </w:r>
      <w:proofErr w:type="spellStart"/>
      <w:r w:rsidRPr="002B11D9">
        <w:t>Species</w:t>
      </w:r>
      <w:proofErr w:type="spellEnd"/>
      <w:r w:rsidRPr="002B11D9">
        <w:t xml:space="preserve">. </w:t>
      </w:r>
      <w:r w:rsidRPr="002B11D9">
        <w:rPr>
          <w:lang w:val="en-CA"/>
        </w:rPr>
        <w:t xml:space="preserve">En </w:t>
      </w:r>
      <w:r w:rsidRPr="002B11D9">
        <w:rPr>
          <w:i/>
          <w:iCs/>
          <w:lang w:val="en-CA"/>
        </w:rPr>
        <w:t>Food Microbiology: Fundamentals and Frontiers</w:t>
      </w:r>
      <w:r w:rsidRPr="002B11D9">
        <w:rPr>
          <w:lang w:val="en-CA"/>
        </w:rPr>
        <w:t xml:space="preserve"> (3rd ed). ASM Press.</w:t>
      </w:r>
    </w:p>
    <w:p w14:paraId="08EFF18A" w14:textId="77777777" w:rsidR="002B11D9" w:rsidRPr="002B11D9" w:rsidRDefault="002B11D9" w:rsidP="002B11D9">
      <w:pPr>
        <w:pStyle w:val="Bibliografa"/>
        <w:rPr>
          <w:lang w:val="en-CA"/>
        </w:rPr>
      </w:pPr>
      <w:r w:rsidRPr="002B11D9">
        <w:rPr>
          <w:lang w:val="en-CA"/>
        </w:rPr>
        <w:t xml:space="preserve">R Core Team. (2022). </w:t>
      </w:r>
      <w:r w:rsidRPr="002B11D9">
        <w:rPr>
          <w:i/>
          <w:iCs/>
          <w:lang w:val="en-CA"/>
        </w:rPr>
        <w:t>stats: A Language and Environment for Statistical Computing</w:t>
      </w:r>
      <w:r w:rsidRPr="002B11D9">
        <w:rPr>
          <w:lang w:val="en-CA"/>
        </w:rPr>
        <w:t>. R Foundation for Statistical Computing. https://www.R-project.org/</w:t>
      </w:r>
    </w:p>
    <w:p w14:paraId="7811E610" w14:textId="77777777" w:rsidR="002B11D9" w:rsidRPr="002B11D9" w:rsidRDefault="002B11D9" w:rsidP="002B11D9">
      <w:pPr>
        <w:pStyle w:val="Bibliografa"/>
        <w:rPr>
          <w:lang w:val="en-CA"/>
        </w:rPr>
      </w:pPr>
      <w:r w:rsidRPr="002B11D9">
        <w:rPr>
          <w:lang w:val="en-CA"/>
        </w:rPr>
        <w:t xml:space="preserve">Robin, X., </w:t>
      </w:r>
      <w:proofErr w:type="spellStart"/>
      <w:r w:rsidRPr="002B11D9">
        <w:rPr>
          <w:lang w:val="en-CA"/>
        </w:rPr>
        <w:t>Turck</w:t>
      </w:r>
      <w:proofErr w:type="spellEnd"/>
      <w:r w:rsidRPr="002B11D9">
        <w:rPr>
          <w:lang w:val="en-CA"/>
        </w:rPr>
        <w:t xml:space="preserve">, N., </w:t>
      </w:r>
      <w:proofErr w:type="spellStart"/>
      <w:r w:rsidRPr="002B11D9">
        <w:rPr>
          <w:lang w:val="en-CA"/>
        </w:rPr>
        <w:t>Hainard</w:t>
      </w:r>
      <w:proofErr w:type="spellEnd"/>
      <w:r w:rsidRPr="002B11D9">
        <w:rPr>
          <w:lang w:val="en-CA"/>
        </w:rPr>
        <w:t xml:space="preserve">, A., </w:t>
      </w:r>
      <w:proofErr w:type="spellStart"/>
      <w:r w:rsidRPr="002B11D9">
        <w:rPr>
          <w:lang w:val="en-CA"/>
        </w:rPr>
        <w:t>Tiberti</w:t>
      </w:r>
      <w:proofErr w:type="spellEnd"/>
      <w:r w:rsidRPr="002B11D9">
        <w:rPr>
          <w:lang w:val="en-CA"/>
        </w:rPr>
        <w:t xml:space="preserve">, N., </w:t>
      </w:r>
      <w:proofErr w:type="spellStart"/>
      <w:r w:rsidRPr="002B11D9">
        <w:rPr>
          <w:lang w:val="en-CA"/>
        </w:rPr>
        <w:t>Lisacek</w:t>
      </w:r>
      <w:proofErr w:type="spellEnd"/>
      <w:r w:rsidRPr="002B11D9">
        <w:rPr>
          <w:lang w:val="en-CA"/>
        </w:rPr>
        <w:t xml:space="preserve">, F., Sanchez, J.-C., &amp; Müller, M. (2011). </w:t>
      </w:r>
      <w:r w:rsidRPr="002B11D9">
        <w:rPr>
          <w:i/>
          <w:iCs/>
          <w:lang w:val="en-CA"/>
        </w:rPr>
        <w:t>PROC: an open-source package for R and S+ to analyze and compare ROC curves</w:t>
      </w:r>
      <w:r w:rsidRPr="002B11D9">
        <w:rPr>
          <w:lang w:val="en-CA"/>
        </w:rPr>
        <w:t>.</w:t>
      </w:r>
    </w:p>
    <w:p w14:paraId="61B3F716" w14:textId="77777777" w:rsidR="002B11D9" w:rsidRPr="002B11D9" w:rsidRDefault="002B11D9" w:rsidP="002B11D9">
      <w:pPr>
        <w:pStyle w:val="Bibliografa"/>
        <w:rPr>
          <w:lang w:val="en-CA"/>
        </w:rPr>
      </w:pPr>
      <w:r w:rsidRPr="002B11D9">
        <w:rPr>
          <w:lang w:val="en-CA"/>
        </w:rPr>
        <w:t xml:space="preserve">Rosenberg, E., &amp; </w:t>
      </w:r>
      <w:proofErr w:type="spellStart"/>
      <w:r w:rsidRPr="002B11D9">
        <w:rPr>
          <w:lang w:val="en-CA"/>
        </w:rPr>
        <w:t>Falkovitz</w:t>
      </w:r>
      <w:proofErr w:type="spellEnd"/>
      <w:r w:rsidRPr="002B11D9">
        <w:rPr>
          <w:lang w:val="en-CA"/>
        </w:rPr>
        <w:t xml:space="preserve">, L. (2004). The Vibrio </w:t>
      </w:r>
      <w:proofErr w:type="spellStart"/>
      <w:r w:rsidRPr="002B11D9">
        <w:rPr>
          <w:lang w:val="en-CA"/>
        </w:rPr>
        <w:t>shiloi</w:t>
      </w:r>
      <w:proofErr w:type="spellEnd"/>
      <w:r w:rsidRPr="002B11D9">
        <w:rPr>
          <w:lang w:val="en-CA"/>
        </w:rPr>
        <w:t xml:space="preserve">/Oculina </w:t>
      </w:r>
      <w:proofErr w:type="spellStart"/>
      <w:r w:rsidRPr="002B11D9">
        <w:rPr>
          <w:lang w:val="en-CA"/>
        </w:rPr>
        <w:t>patagonica</w:t>
      </w:r>
      <w:proofErr w:type="spellEnd"/>
      <w:r w:rsidRPr="002B11D9">
        <w:rPr>
          <w:lang w:val="en-CA"/>
        </w:rPr>
        <w:t xml:space="preserve"> model system of coral bleaching. </w:t>
      </w:r>
      <w:r w:rsidRPr="002B11D9">
        <w:rPr>
          <w:i/>
          <w:iCs/>
          <w:lang w:val="en-CA"/>
        </w:rPr>
        <w:t xml:space="preserve">Annu. Rev. </w:t>
      </w:r>
      <w:proofErr w:type="spellStart"/>
      <w:r w:rsidRPr="002B11D9">
        <w:rPr>
          <w:i/>
          <w:iCs/>
          <w:lang w:val="en-CA"/>
        </w:rPr>
        <w:t>Microbiol</w:t>
      </w:r>
      <w:proofErr w:type="spellEnd"/>
      <w:r w:rsidRPr="002B11D9">
        <w:rPr>
          <w:i/>
          <w:iCs/>
          <w:lang w:val="en-CA"/>
        </w:rPr>
        <w:t>.</w:t>
      </w:r>
      <w:r w:rsidRPr="002B11D9">
        <w:rPr>
          <w:lang w:val="en-CA"/>
        </w:rPr>
        <w:t xml:space="preserve">, </w:t>
      </w:r>
      <w:r w:rsidRPr="002B11D9">
        <w:rPr>
          <w:i/>
          <w:iCs/>
          <w:lang w:val="en-CA"/>
        </w:rPr>
        <w:t>58</w:t>
      </w:r>
      <w:r w:rsidRPr="002B11D9">
        <w:rPr>
          <w:lang w:val="en-CA"/>
        </w:rPr>
        <w:t>, 143-159.</w:t>
      </w:r>
    </w:p>
    <w:p w14:paraId="501AE9D2" w14:textId="77777777" w:rsidR="002B11D9" w:rsidRPr="002B11D9" w:rsidRDefault="002B11D9" w:rsidP="002B11D9">
      <w:pPr>
        <w:pStyle w:val="Bibliografa"/>
        <w:rPr>
          <w:lang w:val="en-CA"/>
        </w:rPr>
      </w:pPr>
      <w:r w:rsidRPr="002B11D9">
        <w:rPr>
          <w:lang w:val="en-CA"/>
        </w:rPr>
        <w:t xml:space="preserve">Strickland, J. D. H., &amp; Parsons, T. R. (1972). </w:t>
      </w:r>
      <w:r w:rsidRPr="002B11D9">
        <w:rPr>
          <w:i/>
          <w:iCs/>
          <w:lang w:val="en-CA"/>
        </w:rPr>
        <w:t>A practical handbook of seawater analysis</w:t>
      </w:r>
      <w:r w:rsidRPr="002B11D9">
        <w:rPr>
          <w:lang w:val="en-CA"/>
        </w:rPr>
        <w:t>. Fisheries research board of Canada.</w:t>
      </w:r>
    </w:p>
    <w:p w14:paraId="33890D88" w14:textId="77777777" w:rsidR="002B11D9" w:rsidRPr="002B11D9" w:rsidRDefault="002B11D9" w:rsidP="002B11D9">
      <w:pPr>
        <w:pStyle w:val="Bibliografa"/>
        <w:rPr>
          <w:lang w:val="en-CA"/>
        </w:rPr>
      </w:pPr>
      <w:proofErr w:type="spellStart"/>
      <w:r w:rsidRPr="002B11D9">
        <w:rPr>
          <w:lang w:val="en-CA"/>
        </w:rPr>
        <w:t>Takemura</w:t>
      </w:r>
      <w:proofErr w:type="spellEnd"/>
      <w:r w:rsidRPr="002B11D9">
        <w:rPr>
          <w:lang w:val="en-CA"/>
        </w:rPr>
        <w:t xml:space="preserve">, A. F., Chien, D. M., &amp; </w:t>
      </w:r>
      <w:proofErr w:type="spellStart"/>
      <w:r w:rsidRPr="002B11D9">
        <w:rPr>
          <w:lang w:val="en-CA"/>
        </w:rPr>
        <w:t>Polz</w:t>
      </w:r>
      <w:proofErr w:type="spellEnd"/>
      <w:r w:rsidRPr="002B11D9">
        <w:rPr>
          <w:lang w:val="en-CA"/>
        </w:rPr>
        <w:t xml:space="preserve">, M. F. (2014). Associations and dynamics of Vibrionaceae in the environment, from the genus to the population level. </w:t>
      </w:r>
      <w:r w:rsidRPr="002B11D9">
        <w:rPr>
          <w:i/>
          <w:iCs/>
          <w:lang w:val="en-CA"/>
        </w:rPr>
        <w:t>Frontiers in Microbiology</w:t>
      </w:r>
      <w:r w:rsidRPr="002B11D9">
        <w:rPr>
          <w:lang w:val="en-CA"/>
        </w:rPr>
        <w:t xml:space="preserve">, </w:t>
      </w:r>
      <w:r w:rsidRPr="002B11D9">
        <w:rPr>
          <w:i/>
          <w:iCs/>
          <w:lang w:val="en-CA"/>
        </w:rPr>
        <w:t>5</w:t>
      </w:r>
      <w:r w:rsidRPr="002B11D9">
        <w:rPr>
          <w:lang w:val="en-CA"/>
        </w:rPr>
        <w:t>. https://doi.org/10.3389/fmicb.2014.00038</w:t>
      </w:r>
    </w:p>
    <w:p w14:paraId="2BD8F7FE" w14:textId="77777777" w:rsidR="002B11D9" w:rsidRPr="002B11D9" w:rsidRDefault="002B11D9" w:rsidP="002B11D9">
      <w:pPr>
        <w:pStyle w:val="Bibliografa"/>
        <w:rPr>
          <w:lang w:val="en-CA"/>
        </w:rPr>
      </w:pPr>
      <w:r w:rsidRPr="002B11D9">
        <w:rPr>
          <w:lang w:val="en-CA"/>
        </w:rPr>
        <w:t xml:space="preserve">Thompson, F. L., Austin, B., Swings, J. G., &amp; American Society for Microbiology (Eds.). (2006). </w:t>
      </w:r>
      <w:r w:rsidRPr="002B11D9">
        <w:rPr>
          <w:i/>
          <w:iCs/>
          <w:lang w:val="en-CA"/>
        </w:rPr>
        <w:t xml:space="preserve">The biology of </w:t>
      </w:r>
      <w:proofErr w:type="spellStart"/>
      <w:r w:rsidRPr="002B11D9">
        <w:rPr>
          <w:i/>
          <w:iCs/>
          <w:lang w:val="en-CA"/>
        </w:rPr>
        <w:t>vibrios</w:t>
      </w:r>
      <w:proofErr w:type="spellEnd"/>
      <w:r w:rsidRPr="002B11D9">
        <w:rPr>
          <w:lang w:val="en-CA"/>
        </w:rPr>
        <w:t>. ASM Press.</w:t>
      </w:r>
    </w:p>
    <w:p w14:paraId="3DAEA018" w14:textId="77777777" w:rsidR="002B11D9" w:rsidRPr="002B11D9" w:rsidRDefault="002B11D9" w:rsidP="002B11D9">
      <w:pPr>
        <w:pStyle w:val="Bibliografa"/>
        <w:rPr>
          <w:lang w:val="en-CA"/>
        </w:rPr>
      </w:pPr>
      <w:r w:rsidRPr="002B11D9">
        <w:rPr>
          <w:lang w:val="en-CA"/>
        </w:rPr>
        <w:t xml:space="preserve">Tomas, C. R., </w:t>
      </w:r>
      <w:proofErr w:type="spellStart"/>
      <w:r w:rsidRPr="002B11D9">
        <w:rPr>
          <w:lang w:val="en-CA"/>
        </w:rPr>
        <w:t>Hasle</w:t>
      </w:r>
      <w:proofErr w:type="spellEnd"/>
      <w:r w:rsidRPr="002B11D9">
        <w:rPr>
          <w:lang w:val="en-CA"/>
        </w:rPr>
        <w:t xml:space="preserve">, G. R., </w:t>
      </w:r>
      <w:proofErr w:type="spellStart"/>
      <w:r w:rsidRPr="002B11D9">
        <w:rPr>
          <w:lang w:val="en-CA"/>
        </w:rPr>
        <w:t>Syvertsen</w:t>
      </w:r>
      <w:proofErr w:type="spellEnd"/>
      <w:r w:rsidRPr="002B11D9">
        <w:rPr>
          <w:lang w:val="en-CA"/>
        </w:rPr>
        <w:t xml:space="preserve">, E. E., </w:t>
      </w:r>
      <w:proofErr w:type="spellStart"/>
      <w:r w:rsidRPr="002B11D9">
        <w:rPr>
          <w:lang w:val="en-CA"/>
        </w:rPr>
        <w:t>Steidinger</w:t>
      </w:r>
      <w:proofErr w:type="spellEnd"/>
      <w:r w:rsidRPr="002B11D9">
        <w:rPr>
          <w:lang w:val="en-CA"/>
        </w:rPr>
        <w:t xml:space="preserve">, K. A., &amp; </w:t>
      </w:r>
      <w:proofErr w:type="spellStart"/>
      <w:r w:rsidRPr="002B11D9">
        <w:rPr>
          <w:lang w:val="en-CA"/>
        </w:rPr>
        <w:t>Tangen</w:t>
      </w:r>
      <w:proofErr w:type="spellEnd"/>
      <w:r w:rsidRPr="002B11D9">
        <w:rPr>
          <w:lang w:val="en-CA"/>
        </w:rPr>
        <w:t xml:space="preserve">, K. (2010). </w:t>
      </w:r>
      <w:r w:rsidRPr="002B11D9">
        <w:rPr>
          <w:i/>
          <w:iCs/>
          <w:lang w:val="en-CA"/>
        </w:rPr>
        <w:t>Identifying Marine Diatoms and Dinoflagellates</w:t>
      </w:r>
      <w:r w:rsidRPr="002B11D9">
        <w:rPr>
          <w:lang w:val="en-CA"/>
        </w:rPr>
        <w:t xml:space="preserve"> (C. R. Tomas, Ed.). Academic Press.</w:t>
      </w:r>
    </w:p>
    <w:p w14:paraId="6F4083DF" w14:textId="77777777" w:rsidR="002B11D9" w:rsidRPr="002B11D9" w:rsidRDefault="002B11D9" w:rsidP="002B11D9">
      <w:pPr>
        <w:pStyle w:val="Bibliografa"/>
        <w:rPr>
          <w:lang w:val="en-CA"/>
        </w:rPr>
      </w:pPr>
      <w:r w:rsidRPr="002B11D9">
        <w:rPr>
          <w:lang w:val="en-CA"/>
        </w:rPr>
        <w:t xml:space="preserve">Turner, J. W., Good, B., Cole, D., &amp; </w:t>
      </w:r>
      <w:proofErr w:type="spellStart"/>
      <w:r w:rsidRPr="002B11D9">
        <w:rPr>
          <w:lang w:val="en-CA"/>
        </w:rPr>
        <w:t>Lipp</w:t>
      </w:r>
      <w:proofErr w:type="spellEnd"/>
      <w:r w:rsidRPr="002B11D9">
        <w:rPr>
          <w:lang w:val="en-CA"/>
        </w:rPr>
        <w:t xml:space="preserve">, E. K. (2009). Plankton composition and environmental factors contribute to Vibrio seasonality. </w:t>
      </w:r>
      <w:r w:rsidRPr="002B11D9">
        <w:rPr>
          <w:i/>
          <w:iCs/>
          <w:lang w:val="en-CA"/>
        </w:rPr>
        <w:t>The ISME Journal</w:t>
      </w:r>
      <w:r w:rsidRPr="002B11D9">
        <w:rPr>
          <w:lang w:val="en-CA"/>
        </w:rPr>
        <w:t xml:space="preserve">, </w:t>
      </w:r>
      <w:r w:rsidRPr="002B11D9">
        <w:rPr>
          <w:i/>
          <w:iCs/>
          <w:lang w:val="en-CA"/>
        </w:rPr>
        <w:t>3</w:t>
      </w:r>
      <w:r w:rsidRPr="002B11D9">
        <w:rPr>
          <w:lang w:val="en-CA"/>
        </w:rPr>
        <w:t>(9), 1082-1092. https://doi.org/10.1038/ismej.2009.50</w:t>
      </w:r>
    </w:p>
    <w:p w14:paraId="190FE2F9" w14:textId="77777777" w:rsidR="002B11D9" w:rsidRPr="002B11D9" w:rsidRDefault="002B11D9" w:rsidP="002B11D9">
      <w:pPr>
        <w:pStyle w:val="Bibliografa"/>
        <w:rPr>
          <w:lang w:val="en-CA"/>
        </w:rPr>
      </w:pPr>
      <w:r w:rsidRPr="002B11D9">
        <w:rPr>
          <w:lang w:val="en-CA"/>
        </w:rPr>
        <w:t xml:space="preserve">Wickham, H., </w:t>
      </w:r>
      <w:proofErr w:type="spellStart"/>
      <w:r w:rsidRPr="002B11D9">
        <w:rPr>
          <w:lang w:val="en-CA"/>
        </w:rPr>
        <w:t>Averick</w:t>
      </w:r>
      <w:proofErr w:type="spellEnd"/>
      <w:r w:rsidRPr="002B11D9">
        <w:rPr>
          <w:lang w:val="en-CA"/>
        </w:rPr>
        <w:t xml:space="preserve">, M., Bryan, J., Chang, W., McGowan, L. D., François, R., </w:t>
      </w:r>
      <w:proofErr w:type="spellStart"/>
      <w:r w:rsidRPr="002B11D9">
        <w:rPr>
          <w:lang w:val="en-CA"/>
        </w:rPr>
        <w:t>Grolemund</w:t>
      </w:r>
      <w:proofErr w:type="spellEnd"/>
      <w:r w:rsidRPr="002B11D9">
        <w:rPr>
          <w:lang w:val="en-CA"/>
        </w:rPr>
        <w:t xml:space="preserve">, G., Hayes, A., Henry, L., Hester, J., Kuhn, M., Pedersen, T. L., Miller, E., Bache, S. M., Müller, K., </w:t>
      </w:r>
      <w:proofErr w:type="spellStart"/>
      <w:r w:rsidRPr="002B11D9">
        <w:rPr>
          <w:lang w:val="en-CA"/>
        </w:rPr>
        <w:t>Ooms</w:t>
      </w:r>
      <w:proofErr w:type="spellEnd"/>
      <w:r w:rsidRPr="002B11D9">
        <w:rPr>
          <w:lang w:val="en-CA"/>
        </w:rPr>
        <w:t xml:space="preserve">, J., Robinson, D., Seidel, D. P., </w:t>
      </w:r>
      <w:proofErr w:type="spellStart"/>
      <w:r w:rsidRPr="002B11D9">
        <w:rPr>
          <w:lang w:val="en-CA"/>
        </w:rPr>
        <w:t>Spinu</w:t>
      </w:r>
      <w:proofErr w:type="spellEnd"/>
      <w:r w:rsidRPr="002B11D9">
        <w:rPr>
          <w:lang w:val="en-CA"/>
        </w:rPr>
        <w:t xml:space="preserve">, V., … </w:t>
      </w:r>
      <w:proofErr w:type="spellStart"/>
      <w:r w:rsidRPr="002B11D9">
        <w:rPr>
          <w:lang w:val="en-CA"/>
        </w:rPr>
        <w:t>Yutani</w:t>
      </w:r>
      <w:proofErr w:type="spellEnd"/>
      <w:r w:rsidRPr="002B11D9">
        <w:rPr>
          <w:lang w:val="en-CA"/>
        </w:rPr>
        <w:t xml:space="preserve">, H. (2019). Welcome to the </w:t>
      </w:r>
      <w:proofErr w:type="spellStart"/>
      <w:r w:rsidRPr="002B11D9">
        <w:rPr>
          <w:lang w:val="en-CA"/>
        </w:rPr>
        <w:t>tidyverse</w:t>
      </w:r>
      <w:proofErr w:type="spellEnd"/>
      <w:r w:rsidRPr="002B11D9">
        <w:rPr>
          <w:lang w:val="en-CA"/>
        </w:rPr>
        <w:t xml:space="preserve">. </w:t>
      </w:r>
      <w:r w:rsidRPr="002B11D9">
        <w:rPr>
          <w:i/>
          <w:iCs/>
          <w:lang w:val="en-CA"/>
        </w:rPr>
        <w:t>Journal of Open Source Software</w:t>
      </w:r>
      <w:r w:rsidRPr="002B11D9">
        <w:rPr>
          <w:lang w:val="en-CA"/>
        </w:rPr>
        <w:t xml:space="preserve">, </w:t>
      </w:r>
      <w:r w:rsidRPr="002B11D9">
        <w:rPr>
          <w:i/>
          <w:iCs/>
          <w:lang w:val="en-CA"/>
        </w:rPr>
        <w:t>4</w:t>
      </w:r>
      <w:r w:rsidRPr="002B11D9">
        <w:rPr>
          <w:lang w:val="en-CA"/>
        </w:rPr>
        <w:t>(43), 1686. https://doi.org/10.21105/joss.01686</w:t>
      </w:r>
    </w:p>
    <w:p w14:paraId="11831FBC" w14:textId="77777777" w:rsidR="002B11D9" w:rsidRPr="002B11D9" w:rsidRDefault="002B11D9" w:rsidP="002B11D9">
      <w:pPr>
        <w:pStyle w:val="Bibliografa"/>
        <w:rPr>
          <w:lang w:val="en-CA"/>
        </w:rPr>
      </w:pPr>
      <w:r w:rsidRPr="002B11D9">
        <w:rPr>
          <w:lang w:val="en-CA"/>
        </w:rPr>
        <w:lastRenderedPageBreak/>
        <w:t xml:space="preserve">Wong, Y. Y., Lee, C. W., Bong, C. W., Lim, J. H., Narayanan, K., &amp; Sim, E. U. H. (2019). Environmental control of Vibrio spp. Abundance and community structure in tropical waters. </w:t>
      </w:r>
      <w:r w:rsidRPr="002B11D9">
        <w:rPr>
          <w:i/>
          <w:iCs/>
          <w:lang w:val="en-CA"/>
        </w:rPr>
        <w:t>FEMS Microbiology Ecology</w:t>
      </w:r>
      <w:r w:rsidRPr="002B11D9">
        <w:rPr>
          <w:lang w:val="en-CA"/>
        </w:rPr>
        <w:t xml:space="preserve">, </w:t>
      </w:r>
      <w:r w:rsidRPr="002B11D9">
        <w:rPr>
          <w:i/>
          <w:iCs/>
          <w:lang w:val="en-CA"/>
        </w:rPr>
        <w:t>95</w:t>
      </w:r>
      <w:r w:rsidRPr="002B11D9">
        <w:rPr>
          <w:lang w:val="en-CA"/>
        </w:rPr>
        <w:t>(11), fiz176. https://doi.org/10.1093/femsec/fiz176</w:t>
      </w:r>
    </w:p>
    <w:p w14:paraId="6E652864" w14:textId="77777777" w:rsidR="002B11D9" w:rsidRPr="002B11D9" w:rsidRDefault="002B11D9" w:rsidP="002B11D9">
      <w:pPr>
        <w:pStyle w:val="Bibliografa"/>
      </w:pPr>
      <w:r w:rsidRPr="002B11D9">
        <w:rPr>
          <w:lang w:val="en-CA"/>
        </w:rPr>
        <w:t xml:space="preserve">Zhou, Z.-H. (2021). </w:t>
      </w:r>
      <w:r w:rsidRPr="002B11D9">
        <w:rPr>
          <w:i/>
          <w:iCs/>
        </w:rPr>
        <w:t xml:space="preserve">Machine </w:t>
      </w:r>
      <w:proofErr w:type="spellStart"/>
      <w:r w:rsidRPr="002B11D9">
        <w:rPr>
          <w:i/>
          <w:iCs/>
        </w:rPr>
        <w:t>learning</w:t>
      </w:r>
      <w:proofErr w:type="spellEnd"/>
      <w:r w:rsidRPr="002B11D9">
        <w:t xml:space="preserve">. Springer </w:t>
      </w:r>
      <w:proofErr w:type="spellStart"/>
      <w:r w:rsidRPr="002B11D9">
        <w:t>Nature</w:t>
      </w:r>
      <w:proofErr w:type="spellEnd"/>
      <w:r w:rsidRPr="002B11D9">
        <w:t>.</w:t>
      </w:r>
    </w:p>
    <w:p w14:paraId="464FAFD1" w14:textId="69E1F88B" w:rsidR="00CF148C" w:rsidRPr="00A25B45" w:rsidRDefault="00A25B45" w:rsidP="002C369C">
      <w:pPr>
        <w:rPr>
          <w:lang w:val="en-CA"/>
        </w:rPr>
      </w:pPr>
      <w:r>
        <w:rPr>
          <w:lang w:val="en-CA"/>
        </w:rPr>
        <w:fldChar w:fldCharType="end"/>
      </w:r>
    </w:p>
    <w:p w14:paraId="60DB11AC" w14:textId="5929893F" w:rsidR="006F7971" w:rsidRDefault="00DE05C0" w:rsidP="002C369C">
      <w:pPr>
        <w:pStyle w:val="Ttulo1"/>
      </w:pPr>
      <w:r>
        <w:t xml:space="preserve">Comentarios y recomendaciones </w:t>
      </w:r>
      <w:r w:rsidRPr="0099290F">
        <w:t>(</w:t>
      </w:r>
      <w:r>
        <w:t>De considerarlo, realice los comentarios y/o recomendaciones para mejorar el desarrollo de las expediciones científicas, teniendo en cuenta el componente científico de interés para su grupo de investigación)</w:t>
      </w:r>
    </w:p>
    <w:p w14:paraId="5F88BA1F" w14:textId="77777777" w:rsidR="00DE05C0" w:rsidRPr="00DE05C0" w:rsidRDefault="00DE05C0" w:rsidP="002C369C"/>
    <w:sectPr w:rsidR="00DE05C0" w:rsidRPr="00DE05C0" w:rsidSect="00BB04F4">
      <w:headerReference w:type="default" r:id="rId11"/>
      <w:footerReference w:type="even" r:id="rId12"/>
      <w:footerReference w:type="default" r:id="rId13"/>
      <w:footerReference w:type="first" r:id="rId14"/>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F73B4E" w14:textId="77777777" w:rsidR="00BB3E44" w:rsidRDefault="00BB3E44" w:rsidP="002C369C">
      <w:r>
        <w:separator/>
      </w:r>
    </w:p>
  </w:endnote>
  <w:endnote w:type="continuationSeparator" w:id="0">
    <w:p w14:paraId="45F72D8A" w14:textId="77777777" w:rsidR="00BB3E44" w:rsidRDefault="00BB3E44" w:rsidP="002C369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Book Antiqua">
    <w:altName w:val="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imes New Roman (Cuerpo en alfa">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114405246"/>
      <w:docPartObj>
        <w:docPartGallery w:val="Page Numbers (Bottom of Page)"/>
        <w:docPartUnique/>
      </w:docPartObj>
    </w:sdtPr>
    <w:sdtContent>
      <w:p w14:paraId="409CA5DF" w14:textId="5680AB3E" w:rsidR="00BB04F4" w:rsidRDefault="00BB04F4" w:rsidP="002C369C">
        <w:pPr>
          <w:pStyle w:val="Piedepgina"/>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3F7CCA47" w14:textId="77777777" w:rsidR="00BB04F4" w:rsidRDefault="00BB04F4" w:rsidP="002C369C">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40756550"/>
      <w:docPartObj>
        <w:docPartGallery w:val="Page Numbers (Bottom of Page)"/>
        <w:docPartUnique/>
      </w:docPartObj>
    </w:sdtPr>
    <w:sdtContent>
      <w:p w14:paraId="47FB80C7" w14:textId="4FDFDC7A" w:rsidR="00BB04F4" w:rsidRDefault="00BB04F4" w:rsidP="002C369C">
        <w:pPr>
          <w:pStyle w:val="Piedepgina"/>
          <w:rPr>
            <w:rStyle w:val="Nmerodepgina"/>
          </w:rPr>
        </w:pPr>
        <w:r w:rsidRPr="00BB04F4">
          <w:rPr>
            <w:rStyle w:val="Nmerodepgina"/>
            <w:sz w:val="15"/>
            <w:szCs w:val="15"/>
          </w:rPr>
          <w:t xml:space="preserve">Página </w:t>
        </w:r>
        <w:r w:rsidRPr="00BB04F4">
          <w:rPr>
            <w:rStyle w:val="Nmerodepgina"/>
            <w:sz w:val="15"/>
            <w:szCs w:val="15"/>
          </w:rPr>
          <w:fldChar w:fldCharType="begin"/>
        </w:r>
        <w:r w:rsidRPr="00BB04F4">
          <w:rPr>
            <w:rStyle w:val="Nmerodepgina"/>
            <w:sz w:val="15"/>
            <w:szCs w:val="15"/>
          </w:rPr>
          <w:instrText xml:space="preserve"> PAGE </w:instrText>
        </w:r>
        <w:r w:rsidRPr="00BB04F4">
          <w:rPr>
            <w:rStyle w:val="Nmerodepgina"/>
            <w:sz w:val="15"/>
            <w:szCs w:val="15"/>
          </w:rPr>
          <w:fldChar w:fldCharType="separate"/>
        </w:r>
        <w:r w:rsidRPr="00BB04F4">
          <w:rPr>
            <w:rStyle w:val="Nmerodepgina"/>
            <w:noProof/>
            <w:sz w:val="15"/>
            <w:szCs w:val="15"/>
          </w:rPr>
          <w:t>1</w:t>
        </w:r>
        <w:r w:rsidRPr="00BB04F4">
          <w:rPr>
            <w:rStyle w:val="Nmerodepgina"/>
            <w:sz w:val="15"/>
            <w:szCs w:val="15"/>
          </w:rPr>
          <w:fldChar w:fldCharType="end"/>
        </w:r>
        <w:r w:rsidRPr="00BB04F4">
          <w:rPr>
            <w:rStyle w:val="Nmerodepgina"/>
            <w:sz w:val="15"/>
            <w:szCs w:val="15"/>
          </w:rPr>
          <w:t xml:space="preserve"> de </w:t>
        </w:r>
        <w:r w:rsidRPr="00BB04F4">
          <w:rPr>
            <w:rStyle w:val="Nmerodepgina"/>
            <w:sz w:val="15"/>
            <w:szCs w:val="15"/>
          </w:rPr>
          <w:fldChar w:fldCharType="begin"/>
        </w:r>
        <w:r w:rsidRPr="00BB04F4">
          <w:rPr>
            <w:rStyle w:val="Nmerodepgina"/>
            <w:sz w:val="15"/>
            <w:szCs w:val="15"/>
          </w:rPr>
          <w:instrText xml:space="preserve"> NUMPAGES  \* MERGEFORMAT </w:instrText>
        </w:r>
        <w:r w:rsidRPr="00BB04F4">
          <w:rPr>
            <w:rStyle w:val="Nmerodepgina"/>
            <w:sz w:val="15"/>
            <w:szCs w:val="15"/>
          </w:rPr>
          <w:fldChar w:fldCharType="separate"/>
        </w:r>
        <w:r w:rsidRPr="00BB04F4">
          <w:rPr>
            <w:rStyle w:val="Nmerodepgina"/>
            <w:noProof/>
            <w:sz w:val="15"/>
            <w:szCs w:val="15"/>
          </w:rPr>
          <w:t>2</w:t>
        </w:r>
        <w:r w:rsidRPr="00BB04F4">
          <w:rPr>
            <w:rStyle w:val="Nmerodepgina"/>
            <w:sz w:val="15"/>
            <w:szCs w:val="15"/>
          </w:rPr>
          <w:fldChar w:fldCharType="end"/>
        </w:r>
      </w:p>
    </w:sdtContent>
  </w:sdt>
  <w:p w14:paraId="1FB9D721" w14:textId="6D2CE0E8" w:rsidR="00BB04F4" w:rsidRDefault="00BB04F4" w:rsidP="002C369C">
    <w:pPr>
      <w:pStyle w:val="Piedepgina"/>
    </w:pPr>
    <w:r w:rsidRPr="00BB04F4">
      <w:rPr>
        <w:noProof/>
      </w:rPr>
      <mc:AlternateContent>
        <mc:Choice Requires="wps">
          <w:drawing>
            <wp:anchor distT="0" distB="0" distL="114300" distR="114300" simplePos="0" relativeHeight="251671552" behindDoc="0" locked="0" layoutInCell="1" allowOverlap="1" wp14:anchorId="0E830FE6" wp14:editId="73B46047">
              <wp:simplePos x="0" y="0"/>
              <wp:positionH relativeFrom="column">
                <wp:posOffset>4547376</wp:posOffset>
              </wp:positionH>
              <wp:positionV relativeFrom="paragraph">
                <wp:posOffset>-95885</wp:posOffset>
              </wp:positionV>
              <wp:extent cx="936720" cy="239949"/>
              <wp:effectExtent l="0" t="0" r="0" b="0"/>
              <wp:wrapNone/>
              <wp:docPr id="6" name="Cuadro de texto 6"/>
              <wp:cNvGraphicFramePr/>
              <a:graphic xmlns:a="http://schemas.openxmlformats.org/drawingml/2006/main">
                <a:graphicData uri="http://schemas.microsoft.com/office/word/2010/wordprocessingShape">
                  <wps:wsp>
                    <wps:cNvSpPr txBox="1"/>
                    <wps:spPr>
                      <a:xfrm>
                        <a:off x="0" y="0"/>
                        <a:ext cx="936720" cy="239949"/>
                      </a:xfrm>
                      <a:prstGeom prst="rect">
                        <a:avLst/>
                      </a:prstGeom>
                      <a:noFill/>
                      <a:ln w="6350">
                        <a:noFill/>
                      </a:ln>
                    </wps:spPr>
                    <wps:txbx>
                      <w:txbxContent>
                        <w:p w14:paraId="294D635D"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E830FE6" id="_x0000_t202" coordsize="21600,21600" o:spt="202" path="m,l,21600r21600,l21600,xe">
              <v:stroke joinstyle="miter"/>
              <v:path gradientshapeok="t" o:connecttype="rect"/>
            </v:shapetype>
            <v:shape id="Cuadro de texto 6" o:spid="_x0000_s1026" type="#_x0000_t202" style="position:absolute;left:0;text-align:left;margin-left:358.05pt;margin-top:-7.55pt;width:73.75pt;height:18.9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" filled="f" stroked="f" strokeweight=".5pt">
              <v:textbox>
                <w:txbxContent>
                  <w:p w14:paraId="294D635D"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9504" behindDoc="0" locked="0" layoutInCell="1" allowOverlap="1" wp14:anchorId="13C62974" wp14:editId="35C088C6">
              <wp:simplePos x="0" y="0"/>
              <wp:positionH relativeFrom="column">
                <wp:posOffset>-101600</wp:posOffset>
              </wp:positionH>
              <wp:positionV relativeFrom="paragraph">
                <wp:posOffset>-104775</wp:posOffset>
              </wp:positionV>
              <wp:extent cx="3002280" cy="762000"/>
              <wp:effectExtent l="0" t="0" r="0" b="0"/>
              <wp:wrapNone/>
              <wp:docPr id="2"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C62974" id="Text Box 3" o:spid="_x0000_s1027" type="#_x0000_t202" style="position:absolute;left:0;text-align:left;margin-left:-8pt;margin-top:-8.25pt;width:236.4pt;height:60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" filled="f" stroked="f" strokeweight=".5pt">
              <v:textbox>
                <w:txbxContent>
                  <w:p w14:paraId="7F89AA7F" w14:textId="77777777" w:rsidR="00BB04F4" w:rsidRPr="00CC4920" w:rsidRDefault="00BB04F4" w:rsidP="002C369C">
                    <w:r w:rsidRPr="00CC4920">
                      <w:t>Comisión Colombiana del Océano· Construyendo País Marítimo</w:t>
                    </w:r>
                  </w:p>
                  <w:p w14:paraId="5F5ED8CC" w14:textId="77777777" w:rsidR="00BB04F4" w:rsidRPr="006A1F12" w:rsidRDefault="00BB04F4" w:rsidP="002C369C">
                    <w:r w:rsidRPr="006A1F12">
                      <w:t>Avenida Ciudad de Cali No. 51-66</w:t>
                    </w:r>
                  </w:p>
                  <w:p w14:paraId="54B00451" w14:textId="77777777" w:rsidR="00BB04F4" w:rsidRPr="003733C8" w:rsidRDefault="00BB04F4" w:rsidP="002C369C">
                    <w:pPr>
                      <w:rPr>
                        <w:lang w:val="en-US"/>
                      </w:rPr>
                    </w:pPr>
                    <w:r w:rsidRPr="003733C8">
                      <w:rPr>
                        <w:lang w:val="en-US"/>
                      </w:rPr>
                      <w:t>Edificio World Business Center</w:t>
                    </w:r>
                  </w:p>
                  <w:p w14:paraId="7FA27B14" w14:textId="77777777" w:rsidR="00BB04F4" w:rsidRPr="003733C8" w:rsidRDefault="00BB04F4" w:rsidP="002C369C">
                    <w:pPr>
                      <w:rPr>
                        <w:lang w:val="en-US"/>
                      </w:rPr>
                    </w:pPr>
                    <w:r w:rsidRPr="003733C8">
                      <w:rPr>
                        <w:lang w:val="en-US"/>
                      </w:rPr>
                      <w:t xml:space="preserve">Teléfono: (57) (1) 555 6125 – 555 6122  </w:t>
                    </w:r>
                  </w:p>
                  <w:p w14:paraId="17589E70" w14:textId="77777777" w:rsidR="00BB04F4" w:rsidRPr="006A1F12" w:rsidRDefault="00BB04F4" w:rsidP="002C369C">
                    <w:r w:rsidRPr="006A1F12">
                      <w:t>Bogotá D.C. Colombia</w:t>
                    </w:r>
                  </w:p>
                  <w:p w14:paraId="3DC2DF04" w14:textId="77777777" w:rsidR="00BB04F4" w:rsidRPr="006A1F12" w:rsidRDefault="00BB04F4" w:rsidP="002C369C"/>
                </w:txbxContent>
              </v:textbox>
            </v:shape>
          </w:pict>
        </mc:Fallback>
      </mc:AlternateContent>
    </w:r>
    <w:r w:rsidRPr="00BB04F4">
      <w:rPr>
        <w:noProof/>
      </w:rPr>
      <mc:AlternateContent>
        <mc:Choice Requires="wps">
          <w:drawing>
            <wp:anchor distT="0" distB="0" distL="114300" distR="114300" simplePos="0" relativeHeight="251670528" behindDoc="0" locked="0" layoutInCell="1" allowOverlap="1" wp14:anchorId="56E2E75F" wp14:editId="1F9C0D33">
              <wp:simplePos x="0" y="0"/>
              <wp:positionH relativeFrom="column">
                <wp:posOffset>3912870</wp:posOffset>
              </wp:positionH>
              <wp:positionV relativeFrom="paragraph">
                <wp:posOffset>264160</wp:posOffset>
              </wp:positionV>
              <wp:extent cx="1572260" cy="246380"/>
              <wp:effectExtent l="0" t="0" r="0" b="0"/>
              <wp:wrapNone/>
              <wp:docPr id="3" name="Cuadro de texto 3"/>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2C99C272" w14:textId="426F4113"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71140">
                            <w:rPr>
                              <w:noProof/>
                            </w:rPr>
                            <w:t>26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56E2E75F" id="Cuadro de texto 3" o:spid="_x0000_s1028" type="#_x0000_t202" style="position:absolute;left:0;text-align:left;margin-left:308.1pt;margin-top:20.8pt;width:123.8pt;height:19.4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0RCm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" filled="f" stroked="f" strokeweight=".5pt">
              <v:textbox>
                <w:txbxContent>
                  <w:p w14:paraId="2C99C272" w14:textId="426F4113"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71140">
                      <w:rPr>
                        <w:noProof/>
                      </w:rPr>
                      <w:t>26 de abril de 2023</w:t>
                    </w:r>
                    <w:r>
                      <w:fldChar w:fldCharType="end"/>
                    </w:r>
                  </w:p>
                </w:txbxContent>
              </v:textbox>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0552B0" w14:textId="05E54884" w:rsidR="00BB04F4" w:rsidRDefault="00BB04F4" w:rsidP="002C369C">
    <w:pPr>
      <w:pStyle w:val="Piedepgina"/>
    </w:pPr>
    <w:r w:rsidRPr="00BB04F4">
      <w:rPr>
        <w:noProof/>
      </w:rPr>
      <mc:AlternateContent>
        <mc:Choice Requires="wps">
          <w:drawing>
            <wp:anchor distT="0" distB="0" distL="114300" distR="114300" simplePos="0" relativeHeight="251664384" behindDoc="0" locked="0" layoutInCell="1" allowOverlap="1" wp14:anchorId="1D20E7D7" wp14:editId="5181EA31">
              <wp:simplePos x="0" y="0"/>
              <wp:positionH relativeFrom="column">
                <wp:posOffset>4509770</wp:posOffset>
              </wp:positionH>
              <wp:positionV relativeFrom="paragraph">
                <wp:posOffset>-80010</wp:posOffset>
              </wp:positionV>
              <wp:extent cx="936625" cy="239395"/>
              <wp:effectExtent l="0" t="0" r="0" b="0"/>
              <wp:wrapNone/>
              <wp:docPr id="10" name="Cuadro de texto 10"/>
              <wp:cNvGraphicFramePr/>
              <a:graphic xmlns:a="http://schemas.openxmlformats.org/drawingml/2006/main">
                <a:graphicData uri="http://schemas.microsoft.com/office/word/2010/wordprocessingShape">
                  <wps:wsp>
                    <wps:cNvSpPr txBox="1"/>
                    <wps:spPr>
                      <a:xfrm>
                        <a:off x="0" y="0"/>
                        <a:ext cx="936625" cy="239395"/>
                      </a:xfrm>
                      <a:prstGeom prst="rect">
                        <a:avLst/>
                      </a:prstGeom>
                      <a:noFill/>
                      <a:ln w="6350">
                        <a:noFill/>
                      </a:ln>
                    </wps:spPr>
                    <wps:txbx>
                      <w:txbxContent>
                        <w:p w14:paraId="651475BA" w14:textId="77777777" w:rsidR="00BB04F4" w:rsidRPr="00947CFF" w:rsidRDefault="00BB04F4" w:rsidP="002C369C">
                          <w:r w:rsidRPr="00947CFF">
                            <w:t>www.cco.gov.c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20E7D7" id="_x0000_t202" coordsize="21600,21600" o:spt="202" path="m,l,21600r21600,l21600,xe">
              <v:stroke joinstyle="miter"/>
              <v:path gradientshapeok="t" o:connecttype="rect"/>
            </v:shapetype>
            <v:shape id="Cuadro de texto 10" o:spid="_x0000_s1029" type="#_x0000_t202" style="position:absolute;left:0;text-align:left;margin-left:355.1pt;margin-top:-6.3pt;width:73.75pt;height:18.8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" filled="f" stroked="f" strokeweight=".5pt">
              <v:textbox>
                <w:txbxContent>
                  <w:p w14:paraId="651475BA" w14:textId="77777777" w:rsidR="00BB04F4" w:rsidRPr="00947CFF" w:rsidRDefault="00BB04F4" w:rsidP="002C369C">
                    <w:r w:rsidRPr="00947CFF">
                      <w:t>www.cco.gov.co</w:t>
                    </w:r>
                  </w:p>
                </w:txbxContent>
              </v:textbox>
            </v:shape>
          </w:pict>
        </mc:Fallback>
      </mc:AlternateContent>
    </w:r>
    <w:r w:rsidRPr="00BB04F4">
      <w:rPr>
        <w:noProof/>
      </w:rPr>
      <mc:AlternateContent>
        <mc:Choice Requires="wps">
          <w:drawing>
            <wp:anchor distT="0" distB="0" distL="114300" distR="114300" simplePos="0" relativeHeight="251663360" behindDoc="0" locked="0" layoutInCell="1" allowOverlap="1" wp14:anchorId="1DDE25BC" wp14:editId="5645DED1">
              <wp:simplePos x="0" y="0"/>
              <wp:positionH relativeFrom="column">
                <wp:posOffset>3878580</wp:posOffset>
              </wp:positionH>
              <wp:positionV relativeFrom="paragraph">
                <wp:posOffset>294640</wp:posOffset>
              </wp:positionV>
              <wp:extent cx="1572260" cy="246380"/>
              <wp:effectExtent l="0" t="0" r="0" b="0"/>
              <wp:wrapNone/>
              <wp:docPr id="9" name="Cuadro de texto 9"/>
              <wp:cNvGraphicFramePr/>
              <a:graphic xmlns:a="http://schemas.openxmlformats.org/drawingml/2006/main">
                <a:graphicData uri="http://schemas.microsoft.com/office/word/2010/wordprocessingShape">
                  <wps:wsp>
                    <wps:cNvSpPr txBox="1"/>
                    <wps:spPr>
                      <a:xfrm>
                        <a:off x="0" y="0"/>
                        <a:ext cx="1572260" cy="246380"/>
                      </a:xfrm>
                      <a:prstGeom prst="rect">
                        <a:avLst/>
                      </a:prstGeom>
                      <a:noFill/>
                      <a:ln w="6350">
                        <a:noFill/>
                      </a:ln>
                    </wps:spPr>
                    <wps:txbx>
                      <w:txbxContent>
                        <w:p w14:paraId="5D1D7C60" w14:textId="6D8A09EA"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71140">
                            <w:rPr>
                              <w:noProof/>
                            </w:rPr>
                            <w:t>26 de abril de 2023</w:t>
                          </w:r>
                          <w: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1DDE25BC" id="Cuadro de texto 9" o:spid="_x0000_s1030" type="#_x0000_t202" style="position:absolute;left:0;text-align:left;margin-left:305.4pt;margin-top:23.2pt;width:123.8pt;height:19.4pt;z-index:2516633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" filled="f" stroked="f" strokeweight=".5pt">
              <v:textbox>
                <w:txbxContent>
                  <w:p w14:paraId="5D1D7C60" w14:textId="6D8A09EA" w:rsidR="00BB04F4" w:rsidRPr="007D36DC" w:rsidRDefault="00BB04F4" w:rsidP="002C369C">
                    <w:r w:rsidRPr="007D36DC">
                      <w:t>Bogotá D.C.</w:t>
                    </w:r>
                    <w:r>
                      <w:t xml:space="preserve">, </w:t>
                    </w:r>
                    <w:r>
                      <w:fldChar w:fldCharType="begin"/>
                    </w:r>
                    <w:r>
                      <w:instrText xml:space="preserve"> TIME \@ "d 'de' MMMM 'de' yyyy" </w:instrText>
                    </w:r>
                    <w:r>
                      <w:fldChar w:fldCharType="separate"/>
                    </w:r>
                    <w:r w:rsidR="00C71140">
                      <w:rPr>
                        <w:noProof/>
                      </w:rPr>
                      <w:t>26 de abril de 2023</w:t>
                    </w:r>
                    <w:r>
                      <w:fldChar w:fldCharType="end"/>
                    </w:r>
                  </w:p>
                </w:txbxContent>
              </v:textbox>
            </v:shape>
          </w:pict>
        </mc:Fallback>
      </mc:AlternateContent>
    </w:r>
    <w:r w:rsidRPr="00BB04F4">
      <w:rPr>
        <w:noProof/>
      </w:rPr>
      <mc:AlternateContent>
        <mc:Choice Requires="wps">
          <w:drawing>
            <wp:anchor distT="0" distB="0" distL="114300" distR="114300" simplePos="0" relativeHeight="251662336" behindDoc="0" locked="0" layoutInCell="1" allowOverlap="1" wp14:anchorId="3E8524F7" wp14:editId="7DC5D59C">
              <wp:simplePos x="0" y="0"/>
              <wp:positionH relativeFrom="column">
                <wp:posOffset>-135466</wp:posOffset>
              </wp:positionH>
              <wp:positionV relativeFrom="paragraph">
                <wp:posOffset>-73942</wp:posOffset>
              </wp:positionV>
              <wp:extent cx="3002280" cy="762000"/>
              <wp:effectExtent l="0" t="0" r="0" b="0"/>
              <wp:wrapNone/>
              <wp:docPr id="1" name="Text Box 3"/>
              <wp:cNvGraphicFramePr/>
              <a:graphic xmlns:a="http://schemas.openxmlformats.org/drawingml/2006/main">
                <a:graphicData uri="http://schemas.microsoft.com/office/word/2010/wordprocessingShape">
                  <wps:wsp>
                    <wps:cNvSpPr txBox="1"/>
                    <wps:spPr>
                      <a:xfrm>
                        <a:off x="0" y="0"/>
                        <a:ext cx="3002280" cy="762000"/>
                      </a:xfrm>
                      <a:prstGeom prst="rect">
                        <a:avLst/>
                      </a:prstGeom>
                      <a:noFill/>
                      <a:ln w="6350">
                        <a:noFill/>
                      </a:ln>
                    </wps:spPr>
                    <wps:txb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8524F7" id="_x0000_s1031" type="#_x0000_t202" style="position:absolute;left:0;text-align:left;margin-left:-10.65pt;margin-top:-5.8pt;width:236.4pt;height:60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" filled="f" stroked="f" strokeweight=".5pt">
              <v:textbox>
                <w:txbxContent>
                  <w:p w14:paraId="77E400BB" w14:textId="77777777" w:rsidR="00BB04F4" w:rsidRPr="00CC4920" w:rsidRDefault="00BB04F4" w:rsidP="002C369C">
                    <w:r w:rsidRPr="00CC4920">
                      <w:t>Comisión Colombiana del Océano· Construyendo País Marítimo</w:t>
                    </w:r>
                  </w:p>
                  <w:p w14:paraId="00FD0E3B" w14:textId="77777777" w:rsidR="00BB04F4" w:rsidRPr="006A1F12" w:rsidRDefault="00BB04F4" w:rsidP="002C369C">
                    <w:r w:rsidRPr="006A1F12">
                      <w:t>Avenida Ciudad de Cali No. 51-66</w:t>
                    </w:r>
                  </w:p>
                  <w:p w14:paraId="0717B080" w14:textId="77777777" w:rsidR="00BB04F4" w:rsidRPr="003733C8" w:rsidRDefault="00BB04F4" w:rsidP="002C369C">
                    <w:pPr>
                      <w:rPr>
                        <w:lang w:val="en-US"/>
                      </w:rPr>
                    </w:pPr>
                    <w:r w:rsidRPr="003733C8">
                      <w:rPr>
                        <w:lang w:val="en-US"/>
                      </w:rPr>
                      <w:t>Edificio World Business Center</w:t>
                    </w:r>
                  </w:p>
                  <w:p w14:paraId="32DAC16B" w14:textId="77777777" w:rsidR="00BB04F4" w:rsidRPr="003733C8" w:rsidRDefault="00BB04F4" w:rsidP="002C369C">
                    <w:pPr>
                      <w:rPr>
                        <w:lang w:val="en-US"/>
                      </w:rPr>
                    </w:pPr>
                    <w:r w:rsidRPr="003733C8">
                      <w:rPr>
                        <w:lang w:val="en-US"/>
                      </w:rPr>
                      <w:t xml:space="preserve">Teléfono: (57) (1) 555 6125 – 555 6122  </w:t>
                    </w:r>
                  </w:p>
                  <w:p w14:paraId="0D3AFD94" w14:textId="77777777" w:rsidR="00BB04F4" w:rsidRPr="006A1F12" w:rsidRDefault="00BB04F4" w:rsidP="002C369C">
                    <w:r w:rsidRPr="006A1F12">
                      <w:t>Bogotá D.C. Colombia</w:t>
                    </w:r>
                  </w:p>
                  <w:p w14:paraId="2B1ECE7A" w14:textId="77777777" w:rsidR="00BB04F4" w:rsidRPr="006A1F12" w:rsidRDefault="00BB04F4" w:rsidP="002C369C"/>
                </w:txbxContent>
              </v:textbox>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44F08" w14:textId="77777777" w:rsidR="00BB3E44" w:rsidRDefault="00BB3E44" w:rsidP="002C369C">
      <w:r>
        <w:separator/>
      </w:r>
    </w:p>
  </w:footnote>
  <w:footnote w:type="continuationSeparator" w:id="0">
    <w:p w14:paraId="54788FB8" w14:textId="77777777" w:rsidR="00BB3E44" w:rsidRDefault="00BB3E44" w:rsidP="002C369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FC0EA0" w14:textId="24FF10D6" w:rsidR="00BB04F4" w:rsidRDefault="00175A9B" w:rsidP="002C369C">
    <w:pPr>
      <w:pStyle w:val="Encabezado"/>
    </w:pPr>
    <w:r w:rsidRPr="00BB04F4">
      <w:rPr>
        <w:noProof/>
      </w:rPr>
      <w:drawing>
        <wp:anchor distT="0" distB="0" distL="114300" distR="114300" simplePos="0" relativeHeight="251666432" behindDoc="0" locked="0" layoutInCell="1" allowOverlap="1" wp14:anchorId="5AB37434" wp14:editId="1113DF05">
          <wp:simplePos x="0" y="0"/>
          <wp:positionH relativeFrom="column">
            <wp:posOffset>2712085</wp:posOffset>
          </wp:positionH>
          <wp:positionV relativeFrom="margin">
            <wp:posOffset>-638810</wp:posOffset>
          </wp:positionV>
          <wp:extent cx="1290955" cy="386080"/>
          <wp:effectExtent l="0" t="0" r="4445" b="0"/>
          <wp:wrapThrough wrapText="bothSides">
            <wp:wrapPolygon edited="0">
              <wp:start x="3400" y="0"/>
              <wp:lineTo x="0" y="2842"/>
              <wp:lineTo x="0" y="17053"/>
              <wp:lineTo x="3187" y="20605"/>
              <wp:lineTo x="7225" y="20605"/>
              <wp:lineTo x="21462" y="18474"/>
              <wp:lineTo x="21462" y="4263"/>
              <wp:lineTo x="17849" y="1421"/>
              <wp:lineTo x="7225" y="0"/>
              <wp:lineTo x="3400" y="0"/>
            </wp:wrapPolygon>
          </wp:wrapThrough>
          <wp:docPr id="4" name="Imagen 4" descr="Icon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Icono&#10;&#10;Descripción generada automáticamente"/>
                  <pic:cNvPicPr/>
                </pic:nvPicPr>
                <pic:blipFill rotWithShape="1">
                  <a:blip r:embed="rId1" cstate="print">
                    <a:extLst>
                      <a:ext uri="{28A0092B-C50C-407E-A947-70E740481C1C}">
                        <a14:useLocalDpi xmlns:a14="http://schemas.microsoft.com/office/drawing/2010/main" val="0"/>
                      </a:ext>
                    </a:extLst>
                  </a:blip>
                  <a:srcRect l="3484" t="10536" r="3335" b="10345"/>
                  <a:stretch/>
                </pic:blipFill>
                <pic:spPr bwMode="auto">
                  <a:xfrm>
                    <a:off x="0" y="0"/>
                    <a:ext cx="1290955" cy="38608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73600" behindDoc="0" locked="0" layoutInCell="1" allowOverlap="1" wp14:anchorId="7BF9814D" wp14:editId="26046142">
          <wp:simplePos x="0" y="0"/>
          <wp:positionH relativeFrom="column">
            <wp:posOffset>0</wp:posOffset>
          </wp:positionH>
          <wp:positionV relativeFrom="paragraph">
            <wp:posOffset>-195221</wp:posOffset>
          </wp:positionV>
          <wp:extent cx="2591435" cy="391795"/>
          <wp:effectExtent l="0" t="0" r="0" b="1905"/>
          <wp:wrapNone/>
          <wp:docPr id="1729640232" name="Imagen 1729640232" descr="Archivo:Logo Presidencia de la República de Colombia 2022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rchivo:Logo Presidencia de la República de Colombia 2022 ..."/>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2591435" cy="391795"/>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A15FE7"/>
    <w:multiLevelType w:val="multilevel"/>
    <w:tmpl w:val="C756E8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D882906"/>
    <w:multiLevelType w:val="multilevel"/>
    <w:tmpl w:val="E4EA8FB4"/>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 w15:restartNumberingAfterBreak="0">
    <w:nsid w:val="44D90A0C"/>
    <w:multiLevelType w:val="multilevel"/>
    <w:tmpl w:val="23B096EE"/>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num w:numId="1" w16cid:durableId="1014499780">
    <w:abstractNumId w:val="2"/>
  </w:num>
  <w:num w:numId="2" w16cid:durableId="1820345590">
    <w:abstractNumId w:val="1"/>
  </w:num>
  <w:num w:numId="3" w16cid:durableId="16230029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22861"/>
    <w:rsid w:val="00020A1E"/>
    <w:rsid w:val="00022124"/>
    <w:rsid w:val="00091017"/>
    <w:rsid w:val="000B047F"/>
    <w:rsid w:val="000B39B3"/>
    <w:rsid w:val="00175A9B"/>
    <w:rsid w:val="001C0F60"/>
    <w:rsid w:val="001C290C"/>
    <w:rsid w:val="00222031"/>
    <w:rsid w:val="00260410"/>
    <w:rsid w:val="00264427"/>
    <w:rsid w:val="00283EE6"/>
    <w:rsid w:val="002955D1"/>
    <w:rsid w:val="002B11D9"/>
    <w:rsid w:val="002B71D3"/>
    <w:rsid w:val="002C369C"/>
    <w:rsid w:val="002D7E45"/>
    <w:rsid w:val="00312235"/>
    <w:rsid w:val="0032702C"/>
    <w:rsid w:val="00342E63"/>
    <w:rsid w:val="00361EDB"/>
    <w:rsid w:val="00371711"/>
    <w:rsid w:val="003733C8"/>
    <w:rsid w:val="00381753"/>
    <w:rsid w:val="003902AF"/>
    <w:rsid w:val="003A1113"/>
    <w:rsid w:val="003B25E0"/>
    <w:rsid w:val="003B35D3"/>
    <w:rsid w:val="003B600B"/>
    <w:rsid w:val="0041141E"/>
    <w:rsid w:val="004146DE"/>
    <w:rsid w:val="00454A1A"/>
    <w:rsid w:val="004637A1"/>
    <w:rsid w:val="004D0AA0"/>
    <w:rsid w:val="004E4CF7"/>
    <w:rsid w:val="00535B81"/>
    <w:rsid w:val="0054087F"/>
    <w:rsid w:val="00545318"/>
    <w:rsid w:val="005633C7"/>
    <w:rsid w:val="0058074D"/>
    <w:rsid w:val="005C4F0D"/>
    <w:rsid w:val="005E425F"/>
    <w:rsid w:val="005F6F6E"/>
    <w:rsid w:val="00625BEA"/>
    <w:rsid w:val="006361C9"/>
    <w:rsid w:val="00637CF5"/>
    <w:rsid w:val="006771C5"/>
    <w:rsid w:val="0067766F"/>
    <w:rsid w:val="006A651F"/>
    <w:rsid w:val="006D5493"/>
    <w:rsid w:val="006E5E79"/>
    <w:rsid w:val="006E66C7"/>
    <w:rsid w:val="006F7971"/>
    <w:rsid w:val="00730D18"/>
    <w:rsid w:val="00761E3B"/>
    <w:rsid w:val="00762ECB"/>
    <w:rsid w:val="0076650C"/>
    <w:rsid w:val="007737F1"/>
    <w:rsid w:val="00773EFD"/>
    <w:rsid w:val="00783DCD"/>
    <w:rsid w:val="007A57E3"/>
    <w:rsid w:val="007B3142"/>
    <w:rsid w:val="007B7E70"/>
    <w:rsid w:val="007D643E"/>
    <w:rsid w:val="00836A89"/>
    <w:rsid w:val="008512A9"/>
    <w:rsid w:val="008517BC"/>
    <w:rsid w:val="008C3175"/>
    <w:rsid w:val="00911183"/>
    <w:rsid w:val="009753C5"/>
    <w:rsid w:val="009870F8"/>
    <w:rsid w:val="0099290F"/>
    <w:rsid w:val="009B0098"/>
    <w:rsid w:val="00A223C3"/>
    <w:rsid w:val="00A25B45"/>
    <w:rsid w:val="00A26CBA"/>
    <w:rsid w:val="00A92634"/>
    <w:rsid w:val="00AF688A"/>
    <w:rsid w:val="00B1483B"/>
    <w:rsid w:val="00B16DA2"/>
    <w:rsid w:val="00B2307D"/>
    <w:rsid w:val="00B36DCB"/>
    <w:rsid w:val="00BA255A"/>
    <w:rsid w:val="00BB04F4"/>
    <w:rsid w:val="00BB3E44"/>
    <w:rsid w:val="00BC7E4E"/>
    <w:rsid w:val="00C272B0"/>
    <w:rsid w:val="00C71140"/>
    <w:rsid w:val="00C7475F"/>
    <w:rsid w:val="00C9635E"/>
    <w:rsid w:val="00CC3021"/>
    <w:rsid w:val="00CC3237"/>
    <w:rsid w:val="00CC5B8C"/>
    <w:rsid w:val="00CC66FE"/>
    <w:rsid w:val="00CF148C"/>
    <w:rsid w:val="00CF34A1"/>
    <w:rsid w:val="00D17274"/>
    <w:rsid w:val="00D22861"/>
    <w:rsid w:val="00D452F7"/>
    <w:rsid w:val="00D56994"/>
    <w:rsid w:val="00D651D0"/>
    <w:rsid w:val="00D70848"/>
    <w:rsid w:val="00D70FD6"/>
    <w:rsid w:val="00D814D0"/>
    <w:rsid w:val="00D93874"/>
    <w:rsid w:val="00D94036"/>
    <w:rsid w:val="00DB35B7"/>
    <w:rsid w:val="00DC500E"/>
    <w:rsid w:val="00DC6F77"/>
    <w:rsid w:val="00DE05C0"/>
    <w:rsid w:val="00DE0D6D"/>
    <w:rsid w:val="00DF3B20"/>
    <w:rsid w:val="00DF586F"/>
    <w:rsid w:val="00E05A73"/>
    <w:rsid w:val="00E3743A"/>
    <w:rsid w:val="00E63D86"/>
    <w:rsid w:val="00E80483"/>
    <w:rsid w:val="00EB20FF"/>
    <w:rsid w:val="00ED2A59"/>
    <w:rsid w:val="00EE3D50"/>
    <w:rsid w:val="00F0297F"/>
    <w:rsid w:val="00F30B2F"/>
    <w:rsid w:val="00F64986"/>
    <w:rsid w:val="00F73415"/>
    <w:rsid w:val="00F802C5"/>
    <w:rsid w:val="00F95E6F"/>
    <w:rsid w:val="00F96CFE"/>
    <w:rsid w:val="00FA10A5"/>
    <w:rsid w:val="00FB19D6"/>
    <w:rsid w:val="00FE604A"/>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B38D42"/>
  <w15:chartTrackingRefBased/>
  <w15:docId w15:val="{14C96A37-4DA9-4444-BE8F-822BA11F98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s-CO"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369C"/>
    <w:pPr>
      <w:spacing w:after="200" w:line="276" w:lineRule="auto"/>
      <w:jc w:val="both"/>
    </w:pPr>
    <w:rPr>
      <w:rFonts w:ascii="Book Antiqua" w:hAnsi="Book Antiqua"/>
      <w:sz w:val="20"/>
      <w:lang w:val="es-ES_tradnl"/>
    </w:rPr>
  </w:style>
  <w:style w:type="paragraph" w:styleId="Ttulo1">
    <w:name w:val="heading 1"/>
    <w:basedOn w:val="Normal"/>
    <w:next w:val="Normal"/>
    <w:link w:val="Ttulo1Car"/>
    <w:uiPriority w:val="9"/>
    <w:qFormat/>
    <w:rsid w:val="00B1483B"/>
    <w:pPr>
      <w:keepNext/>
      <w:keepLines/>
      <w:numPr>
        <w:numId w:val="1"/>
      </w:numPr>
      <w:outlineLvl w:val="0"/>
    </w:pPr>
    <w:rPr>
      <w:rFonts w:eastAsiaTheme="majorEastAsia" w:cstheme="majorBidi"/>
      <w:color w:val="000000" w:themeColor="text1"/>
      <w:szCs w:val="32"/>
    </w:rPr>
  </w:style>
  <w:style w:type="paragraph" w:styleId="Ttulo2">
    <w:name w:val="heading 2"/>
    <w:basedOn w:val="Normal"/>
    <w:next w:val="Normal"/>
    <w:link w:val="Ttulo2Car"/>
    <w:uiPriority w:val="9"/>
    <w:unhideWhenUsed/>
    <w:qFormat/>
    <w:rsid w:val="00B1483B"/>
    <w:pPr>
      <w:keepNext/>
      <w:keepLines/>
      <w:numPr>
        <w:ilvl w:val="1"/>
        <w:numId w:val="1"/>
      </w:numPr>
      <w:outlineLvl w:val="1"/>
    </w:pPr>
    <w:rPr>
      <w:rFonts w:eastAsiaTheme="majorEastAsia" w:cstheme="majorBidi"/>
      <w:color w:val="000000" w:themeColor="text1"/>
      <w:szCs w:val="26"/>
    </w:rPr>
  </w:style>
  <w:style w:type="paragraph" w:styleId="Ttulo3">
    <w:name w:val="heading 3"/>
    <w:basedOn w:val="Normal"/>
    <w:next w:val="Normal"/>
    <w:link w:val="Ttulo3Car"/>
    <w:uiPriority w:val="9"/>
    <w:unhideWhenUsed/>
    <w:qFormat/>
    <w:rsid w:val="007B3142"/>
    <w:pPr>
      <w:outlineLvl w:val="2"/>
    </w:pPr>
  </w:style>
  <w:style w:type="paragraph" w:styleId="Ttulo4">
    <w:name w:val="heading 4"/>
    <w:basedOn w:val="Normal"/>
    <w:next w:val="Normal"/>
    <w:link w:val="Ttulo4Car"/>
    <w:uiPriority w:val="9"/>
    <w:semiHidden/>
    <w:unhideWhenUsed/>
    <w:qFormat/>
    <w:rsid w:val="00B1483B"/>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semiHidden/>
    <w:unhideWhenUsed/>
    <w:qFormat/>
    <w:rsid w:val="00B1483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semiHidden/>
    <w:unhideWhenUsed/>
    <w:qFormat/>
    <w:rsid w:val="00B1483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semiHidden/>
    <w:unhideWhenUsed/>
    <w:qFormat/>
    <w:rsid w:val="00B1483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semiHidden/>
    <w:unhideWhenUsed/>
    <w:qFormat/>
    <w:rsid w:val="00B1483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ar"/>
    <w:uiPriority w:val="9"/>
    <w:semiHidden/>
    <w:unhideWhenUsed/>
    <w:qFormat/>
    <w:rsid w:val="00B1483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Encabezado">
    <w:name w:val="header"/>
    <w:basedOn w:val="Normal"/>
    <w:link w:val="EncabezadoCar"/>
    <w:uiPriority w:val="99"/>
    <w:unhideWhenUsed/>
    <w:rsid w:val="00D22861"/>
    <w:pPr>
      <w:tabs>
        <w:tab w:val="center" w:pos="4252"/>
        <w:tab w:val="right" w:pos="8504"/>
      </w:tabs>
    </w:pPr>
  </w:style>
  <w:style w:type="character" w:customStyle="1" w:styleId="EncabezadoCar">
    <w:name w:val="Encabezado Car"/>
    <w:basedOn w:val="Fuentedeprrafopredeter"/>
    <w:link w:val="Encabezado"/>
    <w:uiPriority w:val="99"/>
    <w:rsid w:val="00D22861"/>
  </w:style>
  <w:style w:type="paragraph" w:styleId="Piedepgina">
    <w:name w:val="footer"/>
    <w:basedOn w:val="Normal"/>
    <w:link w:val="PiedepginaCar"/>
    <w:uiPriority w:val="99"/>
    <w:unhideWhenUsed/>
    <w:rsid w:val="00D22861"/>
    <w:pPr>
      <w:tabs>
        <w:tab w:val="center" w:pos="4252"/>
        <w:tab w:val="right" w:pos="8504"/>
      </w:tabs>
    </w:pPr>
  </w:style>
  <w:style w:type="character" w:customStyle="1" w:styleId="PiedepginaCar">
    <w:name w:val="Pie de página Car"/>
    <w:basedOn w:val="Fuentedeprrafopredeter"/>
    <w:link w:val="Piedepgina"/>
    <w:uiPriority w:val="99"/>
    <w:rsid w:val="00D22861"/>
  </w:style>
  <w:style w:type="paragraph" w:styleId="Ttulo">
    <w:name w:val="Title"/>
    <w:basedOn w:val="Normal"/>
    <w:next w:val="Normal"/>
    <w:link w:val="TtuloCar"/>
    <w:uiPriority w:val="10"/>
    <w:qFormat/>
    <w:rsid w:val="00D22861"/>
    <w:pPr>
      <w:spacing w:before="40" w:after="40"/>
      <w:jc w:val="center"/>
    </w:pPr>
    <w:rPr>
      <w:rFonts w:eastAsiaTheme="majorEastAsia" w:cstheme="majorBidi"/>
      <w:spacing w:val="-10"/>
      <w:kern w:val="28"/>
      <w:szCs w:val="56"/>
    </w:rPr>
  </w:style>
  <w:style w:type="character" w:customStyle="1" w:styleId="TtuloCar">
    <w:name w:val="Título Car"/>
    <w:basedOn w:val="Fuentedeprrafopredeter"/>
    <w:link w:val="Ttulo"/>
    <w:uiPriority w:val="10"/>
    <w:rsid w:val="00D22861"/>
    <w:rPr>
      <w:rFonts w:ascii="Book Antiqua" w:eastAsiaTheme="majorEastAsia" w:hAnsi="Book Antiqua" w:cstheme="majorBidi"/>
      <w:spacing w:val="-10"/>
      <w:kern w:val="28"/>
      <w:sz w:val="20"/>
      <w:szCs w:val="56"/>
    </w:rPr>
  </w:style>
  <w:style w:type="paragraph" w:styleId="Subttulo">
    <w:name w:val="Subtitle"/>
    <w:basedOn w:val="Normal"/>
    <w:next w:val="Normal"/>
    <w:link w:val="SubttuloCar"/>
    <w:uiPriority w:val="11"/>
    <w:qFormat/>
    <w:rsid w:val="00D22861"/>
    <w:pPr>
      <w:numPr>
        <w:ilvl w:val="1"/>
      </w:numPr>
      <w:spacing w:before="40" w:after="40"/>
      <w:jc w:val="center"/>
    </w:pPr>
    <w:rPr>
      <w:rFonts w:eastAsiaTheme="minorEastAsia" w:cs="Times New Roman (Cuerpo en alfa"/>
      <w:color w:val="262626" w:themeColor="text1" w:themeTint="D9"/>
      <w:sz w:val="18"/>
      <w:szCs w:val="22"/>
    </w:rPr>
  </w:style>
  <w:style w:type="character" w:customStyle="1" w:styleId="SubttuloCar">
    <w:name w:val="Subtítulo Car"/>
    <w:basedOn w:val="Fuentedeprrafopredeter"/>
    <w:link w:val="Subttulo"/>
    <w:uiPriority w:val="11"/>
    <w:rsid w:val="00D22861"/>
    <w:rPr>
      <w:rFonts w:ascii="Book Antiqua" w:eastAsiaTheme="minorEastAsia" w:hAnsi="Book Antiqua" w:cs="Times New Roman (Cuerpo en alfa"/>
      <w:color w:val="262626" w:themeColor="text1" w:themeTint="D9"/>
      <w:sz w:val="18"/>
      <w:szCs w:val="22"/>
    </w:rPr>
  </w:style>
  <w:style w:type="character" w:customStyle="1" w:styleId="Ttulo1Car">
    <w:name w:val="Título 1 Car"/>
    <w:basedOn w:val="Fuentedeprrafopredeter"/>
    <w:link w:val="Ttulo1"/>
    <w:uiPriority w:val="9"/>
    <w:rsid w:val="00D22861"/>
    <w:rPr>
      <w:rFonts w:ascii="Book Antiqua" w:eastAsiaTheme="majorEastAsia" w:hAnsi="Book Antiqua" w:cstheme="majorBidi"/>
      <w:color w:val="000000" w:themeColor="text1"/>
      <w:sz w:val="20"/>
      <w:szCs w:val="32"/>
    </w:rPr>
  </w:style>
  <w:style w:type="paragraph" w:styleId="Descripcin">
    <w:name w:val="caption"/>
    <w:aliases w:val="Tabla"/>
    <w:basedOn w:val="Normal"/>
    <w:next w:val="Normal"/>
    <w:qFormat/>
    <w:rsid w:val="002D7E45"/>
    <w:pPr>
      <w:spacing w:before="40" w:after="40"/>
      <w:jc w:val="left"/>
    </w:pPr>
    <w:rPr>
      <w:rFonts w:eastAsia="Times New Roman" w:cs="Times New Roman"/>
      <w:bCs/>
      <w:szCs w:val="20"/>
    </w:rPr>
  </w:style>
  <w:style w:type="character" w:customStyle="1" w:styleId="Ttulo2Car">
    <w:name w:val="Título 2 Car"/>
    <w:basedOn w:val="Fuentedeprrafopredeter"/>
    <w:link w:val="Ttulo2"/>
    <w:uiPriority w:val="9"/>
    <w:rsid w:val="00B1483B"/>
    <w:rPr>
      <w:rFonts w:ascii="Book Antiqua" w:eastAsiaTheme="majorEastAsia" w:hAnsi="Book Antiqua" w:cstheme="majorBidi"/>
      <w:color w:val="000000" w:themeColor="text1"/>
      <w:sz w:val="20"/>
      <w:szCs w:val="26"/>
    </w:rPr>
  </w:style>
  <w:style w:type="character" w:customStyle="1" w:styleId="Ttulo3Car">
    <w:name w:val="Título 3 Car"/>
    <w:basedOn w:val="Fuentedeprrafopredeter"/>
    <w:link w:val="Ttulo3"/>
    <w:uiPriority w:val="9"/>
    <w:rsid w:val="007B3142"/>
    <w:rPr>
      <w:rFonts w:ascii="Book Antiqua" w:hAnsi="Book Antiqua"/>
      <w:sz w:val="20"/>
      <w:lang w:val="es-ES_tradnl"/>
    </w:rPr>
  </w:style>
  <w:style w:type="character" w:customStyle="1" w:styleId="Ttulo4Car">
    <w:name w:val="Título 4 Car"/>
    <w:basedOn w:val="Fuentedeprrafopredeter"/>
    <w:link w:val="Ttulo4"/>
    <w:uiPriority w:val="9"/>
    <w:semiHidden/>
    <w:rsid w:val="00D22861"/>
    <w:rPr>
      <w:rFonts w:asciiTheme="majorHAnsi" w:eastAsiaTheme="majorEastAsia" w:hAnsiTheme="majorHAnsi" w:cstheme="majorBidi"/>
      <w:i/>
      <w:iCs/>
      <w:color w:val="2F5496" w:themeColor="accent1" w:themeShade="BF"/>
      <w:sz w:val="20"/>
    </w:rPr>
  </w:style>
  <w:style w:type="character" w:customStyle="1" w:styleId="Ttulo5Car">
    <w:name w:val="Título 5 Car"/>
    <w:basedOn w:val="Fuentedeprrafopredeter"/>
    <w:link w:val="Ttulo5"/>
    <w:uiPriority w:val="9"/>
    <w:semiHidden/>
    <w:rsid w:val="00D22861"/>
    <w:rPr>
      <w:rFonts w:asciiTheme="majorHAnsi" w:eastAsiaTheme="majorEastAsia" w:hAnsiTheme="majorHAnsi" w:cstheme="majorBidi"/>
      <w:color w:val="2F5496" w:themeColor="accent1" w:themeShade="BF"/>
      <w:sz w:val="20"/>
    </w:rPr>
  </w:style>
  <w:style w:type="character" w:customStyle="1" w:styleId="Ttulo6Car">
    <w:name w:val="Título 6 Car"/>
    <w:basedOn w:val="Fuentedeprrafopredeter"/>
    <w:link w:val="Ttulo6"/>
    <w:uiPriority w:val="9"/>
    <w:semiHidden/>
    <w:rsid w:val="00D22861"/>
    <w:rPr>
      <w:rFonts w:asciiTheme="majorHAnsi" w:eastAsiaTheme="majorEastAsia" w:hAnsiTheme="majorHAnsi" w:cstheme="majorBidi"/>
      <w:color w:val="1F3763" w:themeColor="accent1" w:themeShade="7F"/>
      <w:sz w:val="20"/>
    </w:rPr>
  </w:style>
  <w:style w:type="character" w:customStyle="1" w:styleId="Ttulo7Car">
    <w:name w:val="Título 7 Car"/>
    <w:basedOn w:val="Fuentedeprrafopredeter"/>
    <w:link w:val="Ttulo7"/>
    <w:uiPriority w:val="9"/>
    <w:semiHidden/>
    <w:rsid w:val="00D22861"/>
    <w:rPr>
      <w:rFonts w:asciiTheme="majorHAnsi" w:eastAsiaTheme="majorEastAsia" w:hAnsiTheme="majorHAnsi" w:cstheme="majorBidi"/>
      <w:i/>
      <w:iCs/>
      <w:color w:val="1F3763" w:themeColor="accent1" w:themeShade="7F"/>
      <w:sz w:val="20"/>
    </w:rPr>
  </w:style>
  <w:style w:type="character" w:customStyle="1" w:styleId="Ttulo8Car">
    <w:name w:val="Título 8 Car"/>
    <w:basedOn w:val="Fuentedeprrafopredeter"/>
    <w:link w:val="Ttulo8"/>
    <w:uiPriority w:val="9"/>
    <w:semiHidden/>
    <w:rsid w:val="00D22861"/>
    <w:rPr>
      <w:rFonts w:asciiTheme="majorHAnsi" w:eastAsiaTheme="majorEastAsia" w:hAnsiTheme="majorHAnsi" w:cstheme="majorBidi"/>
      <w:color w:val="272727" w:themeColor="text1" w:themeTint="D8"/>
      <w:sz w:val="21"/>
      <w:szCs w:val="21"/>
    </w:rPr>
  </w:style>
  <w:style w:type="character" w:customStyle="1" w:styleId="Ttulo9Car">
    <w:name w:val="Título 9 Car"/>
    <w:basedOn w:val="Fuentedeprrafopredeter"/>
    <w:link w:val="Ttulo9"/>
    <w:uiPriority w:val="9"/>
    <w:semiHidden/>
    <w:rsid w:val="00D22861"/>
    <w:rPr>
      <w:rFonts w:asciiTheme="majorHAnsi" w:eastAsiaTheme="majorEastAsia" w:hAnsiTheme="majorHAnsi" w:cstheme="majorBidi"/>
      <w:i/>
      <w:iCs/>
      <w:color w:val="272727" w:themeColor="text1" w:themeTint="D8"/>
      <w:sz w:val="21"/>
      <w:szCs w:val="21"/>
    </w:rPr>
  </w:style>
  <w:style w:type="table" w:styleId="Tablaconcuadrcula">
    <w:name w:val="Table Grid"/>
    <w:basedOn w:val="Tablanormal"/>
    <w:uiPriority w:val="39"/>
    <w:rsid w:val="00B1483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371711"/>
    <w:rPr>
      <w:sz w:val="16"/>
      <w:szCs w:val="16"/>
    </w:rPr>
  </w:style>
  <w:style w:type="paragraph" w:styleId="Textocomentario">
    <w:name w:val="annotation text"/>
    <w:basedOn w:val="Normal"/>
    <w:link w:val="TextocomentarioCar"/>
    <w:uiPriority w:val="99"/>
    <w:semiHidden/>
    <w:unhideWhenUsed/>
    <w:rsid w:val="00371711"/>
    <w:pPr>
      <w:spacing w:line="240" w:lineRule="auto"/>
    </w:pPr>
    <w:rPr>
      <w:szCs w:val="20"/>
    </w:rPr>
  </w:style>
  <w:style w:type="character" w:customStyle="1" w:styleId="TextocomentarioCar">
    <w:name w:val="Texto comentario Car"/>
    <w:basedOn w:val="Fuentedeprrafopredeter"/>
    <w:link w:val="Textocomentario"/>
    <w:uiPriority w:val="99"/>
    <w:semiHidden/>
    <w:rsid w:val="00371711"/>
    <w:rPr>
      <w:rFonts w:ascii="Book Antiqua" w:hAnsi="Book Antiqua"/>
      <w:sz w:val="20"/>
      <w:szCs w:val="20"/>
    </w:rPr>
  </w:style>
  <w:style w:type="paragraph" w:styleId="Asuntodelcomentario">
    <w:name w:val="annotation subject"/>
    <w:basedOn w:val="Textocomentario"/>
    <w:next w:val="Textocomentario"/>
    <w:link w:val="AsuntodelcomentarioCar"/>
    <w:uiPriority w:val="99"/>
    <w:semiHidden/>
    <w:unhideWhenUsed/>
    <w:rsid w:val="00371711"/>
    <w:rPr>
      <w:b/>
      <w:bCs/>
    </w:rPr>
  </w:style>
  <w:style w:type="character" w:customStyle="1" w:styleId="AsuntodelcomentarioCar">
    <w:name w:val="Asunto del comentario Car"/>
    <w:basedOn w:val="TextocomentarioCar"/>
    <w:link w:val="Asuntodelcomentario"/>
    <w:uiPriority w:val="99"/>
    <w:semiHidden/>
    <w:rsid w:val="00371711"/>
    <w:rPr>
      <w:rFonts w:ascii="Book Antiqua" w:hAnsi="Book Antiqua"/>
      <w:b/>
      <w:bCs/>
      <w:sz w:val="20"/>
      <w:szCs w:val="20"/>
    </w:rPr>
  </w:style>
  <w:style w:type="character" w:styleId="Nmerodepgina">
    <w:name w:val="page number"/>
    <w:basedOn w:val="Fuentedeprrafopredeter"/>
    <w:uiPriority w:val="99"/>
    <w:semiHidden/>
    <w:unhideWhenUsed/>
    <w:rsid w:val="00BB04F4"/>
  </w:style>
  <w:style w:type="paragraph" w:styleId="Bibliografa">
    <w:name w:val="Bibliography"/>
    <w:basedOn w:val="Normal"/>
    <w:next w:val="Normal"/>
    <w:uiPriority w:val="37"/>
    <w:unhideWhenUsed/>
    <w:rsid w:val="00A25B45"/>
    <w:pPr>
      <w:spacing w:after="0" w:line="480" w:lineRule="auto"/>
      <w:ind w:left="720" w:hanging="720"/>
    </w:pPr>
  </w:style>
  <w:style w:type="character" w:styleId="Hipervnculo">
    <w:name w:val="Hyperlink"/>
    <w:basedOn w:val="Fuentedeprrafopredeter"/>
    <w:uiPriority w:val="99"/>
    <w:semiHidden/>
    <w:unhideWhenUsed/>
    <w:rsid w:val="00B16DA2"/>
    <w:rPr>
      <w:color w:val="0000FF"/>
      <w:u w:val="single"/>
    </w:rPr>
  </w:style>
  <w:style w:type="paragraph" w:styleId="NormalWeb">
    <w:name w:val="Normal (Web)"/>
    <w:basedOn w:val="Normal"/>
    <w:uiPriority w:val="99"/>
    <w:semiHidden/>
    <w:unhideWhenUsed/>
    <w:rsid w:val="00F95E6F"/>
    <w:pPr>
      <w:spacing w:before="100" w:beforeAutospacing="1" w:after="100" w:afterAutospacing="1" w:line="240" w:lineRule="auto"/>
      <w:jc w:val="left"/>
    </w:pPr>
    <w:rPr>
      <w:rFonts w:ascii="Times New Roman" w:eastAsia="Times New Roman" w:hAnsi="Times New Roman" w:cs="Times New Roman"/>
      <w:sz w:val="24"/>
      <w:lang w:eastAsia="es-CO"/>
    </w:rPr>
  </w:style>
  <w:style w:type="character" w:styleId="Textodelmarcadordeposicin">
    <w:name w:val="Placeholder Text"/>
    <w:basedOn w:val="Fuentedeprrafopredeter"/>
    <w:uiPriority w:val="99"/>
    <w:semiHidden/>
    <w:rsid w:val="00F73415"/>
    <w:rPr>
      <w:color w:val="808080"/>
    </w:rPr>
  </w:style>
  <w:style w:type="character" w:customStyle="1" w:styleId="mop">
    <w:name w:val="mop"/>
    <w:basedOn w:val="Fuentedeprrafopredeter"/>
    <w:rsid w:val="00F73415"/>
  </w:style>
  <w:style w:type="character" w:customStyle="1" w:styleId="mord">
    <w:name w:val="mord"/>
    <w:basedOn w:val="Fuentedeprrafopredeter"/>
    <w:rsid w:val="00F73415"/>
  </w:style>
  <w:style w:type="character" w:customStyle="1" w:styleId="mopen">
    <w:name w:val="mopen"/>
    <w:basedOn w:val="Fuentedeprrafopredeter"/>
    <w:rsid w:val="00F73415"/>
  </w:style>
  <w:style w:type="character" w:customStyle="1" w:styleId="mclose">
    <w:name w:val="mclose"/>
    <w:basedOn w:val="Fuentedeprrafopredeter"/>
    <w:rsid w:val="00F73415"/>
  </w:style>
  <w:style w:type="character" w:customStyle="1" w:styleId="mrel">
    <w:name w:val="mrel"/>
    <w:basedOn w:val="Fuentedeprrafopredeter"/>
    <w:rsid w:val="00F73415"/>
  </w:style>
  <w:style w:type="character" w:customStyle="1" w:styleId="delimsizing">
    <w:name w:val="delimsizing"/>
    <w:basedOn w:val="Fuentedeprrafopredeter"/>
    <w:rsid w:val="00F73415"/>
  </w:style>
  <w:style w:type="character" w:customStyle="1" w:styleId="mbin">
    <w:name w:val="mbin"/>
    <w:basedOn w:val="Fuentedeprrafopredeter"/>
    <w:rsid w:val="00F73415"/>
  </w:style>
  <w:style w:type="character" w:customStyle="1" w:styleId="vlist-s">
    <w:name w:val="vlist-s"/>
    <w:basedOn w:val="Fuentedeprrafopredeter"/>
    <w:rsid w:val="00F73415"/>
  </w:style>
  <w:style w:type="character" w:customStyle="1" w:styleId="minner">
    <w:name w:val="minner"/>
    <w:basedOn w:val="Fuentedeprrafopredeter"/>
    <w:rsid w:val="00F73415"/>
  </w:style>
  <w:style w:type="character" w:customStyle="1" w:styleId="entity-link">
    <w:name w:val="entity-link"/>
    <w:basedOn w:val="Fuentedeprrafopredeter"/>
    <w:rsid w:val="00D9403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934212">
      <w:bodyDiv w:val="1"/>
      <w:marLeft w:val="0"/>
      <w:marRight w:val="0"/>
      <w:marTop w:val="0"/>
      <w:marBottom w:val="0"/>
      <w:divBdr>
        <w:top w:val="none" w:sz="0" w:space="0" w:color="auto"/>
        <w:left w:val="none" w:sz="0" w:space="0" w:color="auto"/>
        <w:bottom w:val="none" w:sz="0" w:space="0" w:color="auto"/>
        <w:right w:val="none" w:sz="0" w:space="0" w:color="auto"/>
      </w:divBdr>
      <w:divsChild>
        <w:div w:id="1418090198">
          <w:marLeft w:val="0"/>
          <w:marRight w:val="0"/>
          <w:marTop w:val="0"/>
          <w:marBottom w:val="0"/>
          <w:divBdr>
            <w:top w:val="none" w:sz="0" w:space="0" w:color="auto"/>
            <w:left w:val="none" w:sz="0" w:space="0" w:color="auto"/>
            <w:bottom w:val="none" w:sz="0" w:space="0" w:color="auto"/>
            <w:right w:val="none" w:sz="0" w:space="0" w:color="auto"/>
          </w:divBdr>
          <w:divsChild>
            <w:div w:id="326713347">
              <w:marLeft w:val="0"/>
              <w:marRight w:val="0"/>
              <w:marTop w:val="0"/>
              <w:marBottom w:val="0"/>
              <w:divBdr>
                <w:top w:val="none" w:sz="0" w:space="0" w:color="auto"/>
                <w:left w:val="none" w:sz="0" w:space="0" w:color="auto"/>
                <w:bottom w:val="none" w:sz="0" w:space="0" w:color="auto"/>
                <w:right w:val="none" w:sz="0" w:space="0" w:color="auto"/>
              </w:divBdr>
              <w:divsChild>
                <w:div w:id="359278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075073">
      <w:bodyDiv w:val="1"/>
      <w:marLeft w:val="0"/>
      <w:marRight w:val="0"/>
      <w:marTop w:val="0"/>
      <w:marBottom w:val="0"/>
      <w:divBdr>
        <w:top w:val="none" w:sz="0" w:space="0" w:color="auto"/>
        <w:left w:val="none" w:sz="0" w:space="0" w:color="auto"/>
        <w:bottom w:val="none" w:sz="0" w:space="0" w:color="auto"/>
        <w:right w:val="none" w:sz="0" w:space="0" w:color="auto"/>
      </w:divBdr>
      <w:divsChild>
        <w:div w:id="867791660">
          <w:marLeft w:val="0"/>
          <w:marRight w:val="0"/>
          <w:marTop w:val="0"/>
          <w:marBottom w:val="0"/>
          <w:divBdr>
            <w:top w:val="none" w:sz="0" w:space="0" w:color="auto"/>
            <w:left w:val="none" w:sz="0" w:space="0" w:color="auto"/>
            <w:bottom w:val="none" w:sz="0" w:space="0" w:color="auto"/>
            <w:right w:val="none" w:sz="0" w:space="0" w:color="auto"/>
          </w:divBdr>
          <w:divsChild>
            <w:div w:id="807934519">
              <w:marLeft w:val="0"/>
              <w:marRight w:val="0"/>
              <w:marTop w:val="0"/>
              <w:marBottom w:val="0"/>
              <w:divBdr>
                <w:top w:val="none" w:sz="0" w:space="0" w:color="auto"/>
                <w:left w:val="none" w:sz="0" w:space="0" w:color="auto"/>
                <w:bottom w:val="none" w:sz="0" w:space="0" w:color="auto"/>
                <w:right w:val="none" w:sz="0" w:space="0" w:color="auto"/>
              </w:divBdr>
              <w:divsChild>
                <w:div w:id="1640305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1339738">
      <w:bodyDiv w:val="1"/>
      <w:marLeft w:val="0"/>
      <w:marRight w:val="0"/>
      <w:marTop w:val="0"/>
      <w:marBottom w:val="0"/>
      <w:divBdr>
        <w:top w:val="none" w:sz="0" w:space="0" w:color="auto"/>
        <w:left w:val="none" w:sz="0" w:space="0" w:color="auto"/>
        <w:bottom w:val="none" w:sz="0" w:space="0" w:color="auto"/>
        <w:right w:val="none" w:sz="0" w:space="0" w:color="auto"/>
      </w:divBdr>
      <w:divsChild>
        <w:div w:id="834995214">
          <w:marLeft w:val="0"/>
          <w:marRight w:val="0"/>
          <w:marTop w:val="0"/>
          <w:marBottom w:val="0"/>
          <w:divBdr>
            <w:top w:val="none" w:sz="0" w:space="0" w:color="auto"/>
            <w:left w:val="none" w:sz="0" w:space="0" w:color="auto"/>
            <w:bottom w:val="none" w:sz="0" w:space="0" w:color="auto"/>
            <w:right w:val="none" w:sz="0" w:space="0" w:color="auto"/>
          </w:divBdr>
          <w:divsChild>
            <w:div w:id="610670695">
              <w:marLeft w:val="0"/>
              <w:marRight w:val="0"/>
              <w:marTop w:val="0"/>
              <w:marBottom w:val="0"/>
              <w:divBdr>
                <w:top w:val="none" w:sz="0" w:space="0" w:color="auto"/>
                <w:left w:val="none" w:sz="0" w:space="0" w:color="auto"/>
                <w:bottom w:val="none" w:sz="0" w:space="0" w:color="auto"/>
                <w:right w:val="none" w:sz="0" w:space="0" w:color="auto"/>
              </w:divBdr>
              <w:divsChild>
                <w:div w:id="118454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13125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s>
</file>

<file path=word/_rels/header1.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CCD9B34-6633-42E0-9A55-8BAD61886A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27</TotalTime>
  <Pages>1</Pages>
  <Words>10136</Words>
  <Characters>55749</Characters>
  <Application>Microsoft Office Word</Application>
  <DocSecurity>0</DocSecurity>
  <Lines>464</Lines>
  <Paragraphs>13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5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mian Shamil Pardo Baquero</dc:creator>
  <cp:keywords/>
  <dc:description/>
  <cp:lastModifiedBy>Christian Bermúdez Rivas</cp:lastModifiedBy>
  <cp:revision>22</cp:revision>
  <dcterms:created xsi:type="dcterms:W3CDTF">2023-04-13T15:22:00Z</dcterms:created>
  <dcterms:modified xsi:type="dcterms:W3CDTF">2023-04-27T05: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2dee2f4-65b2-3936-9646-3afa2b5463f2</vt:lpwstr>
  </property>
  <property fmtid="{D5CDD505-2E9C-101B-9397-08002B2CF9AE}" pid="24" name="Mendeley Citation Style_1">
    <vt:lpwstr>http://www.zotero.org/styles/apa</vt:lpwstr>
  </property>
  <property fmtid="{D5CDD505-2E9C-101B-9397-08002B2CF9AE}" pid="25" name="ZOTERO_PREF_1">
    <vt:lpwstr>&lt;data data-version="3" zotero-version="6.0.26"&gt;&lt;session id="dYJxR4mt"/&gt;&lt;style id="http://www.zotero.org/styles/apa" locale="es-E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ies>
</file>